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1BD73DB7"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2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rsidRPr="00E150CA">
        <w:fldChar w:fldCharType="begin"/>
      </w:r>
      <w:r w:rsidRPr="00E150CA">
        <w:rPr>
          <w:rFonts w:ascii="Times New Roman" w:hAnsi="Times New Roman" w:cs="Times New Roman"/>
          <w:i/>
          <w:iCs/>
          <w:color w:val="156082" w:themeColor="accent1"/>
        </w:rPr>
        <w:instrText>HYPERLINK "https://publishingsupport.iopscience.iop.org/questions/checklist-for-anonymising-your-manuscript/"</w:instrText>
      </w:r>
      <w:r w:rsidRPr="00E150CA">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sidRPr="00E150CA">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proofErr w:type="spellStart"/>
      <w:r>
        <w:fldChar w:fldCharType="begin"/>
      </w:r>
      <w:r>
        <w:instrText>HYPERLINK "http://credit.niso.org/"</w:instrText>
      </w:r>
      <w:r>
        <w:fldChar w:fldCharType="separate"/>
      </w:r>
      <w:r w:rsidRPr="00E150CA">
        <w:rPr>
          <w:rStyle w:val="Hyperlink"/>
          <w:rFonts w:ascii="Times New Roman" w:hAnsi="Times New Roman" w:cs="Times New Roman"/>
          <w:i/>
          <w:iCs/>
          <w:color w:val="156082" w:themeColor="accent1"/>
        </w:rPr>
        <w:t>CRediT</w:t>
      </w:r>
      <w:proofErr w:type="spellEnd"/>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w:t>
      </w:r>
      <w:proofErr w:type="gramStart"/>
      <w:r w:rsidRPr="00A37A37">
        <w:rPr>
          <w:rFonts w:ascii="Times New Roman" w:hAnsi="Times New Roman" w:cs="Times New Roman"/>
          <w:i/>
          <w:iCs/>
          <w:color w:val="156082" w:themeColor="accent1"/>
        </w:rPr>
        <w:t>a brief summary</w:t>
      </w:r>
      <w:proofErr w:type="gramEnd"/>
      <w:r w:rsidRPr="00A37A37">
        <w:rPr>
          <w:rFonts w:ascii="Times New Roman" w:hAnsi="Times New Roman" w:cs="Times New Roman"/>
          <w:i/>
          <w:iCs/>
          <w:color w:val="156082" w:themeColor="accent1"/>
        </w:rPr>
        <w:t xml:space="preserve"> of your article. It should concisely describe the contents of your </w:t>
      </w:r>
      <w:proofErr w:type="gramStart"/>
      <w:r w:rsidRPr="00A37A37">
        <w:rPr>
          <w:rFonts w:ascii="Times New Roman" w:hAnsi="Times New Roman" w:cs="Times New Roman"/>
          <w:i/>
          <w:iCs/>
          <w:color w:val="156082" w:themeColor="accent1"/>
        </w:rPr>
        <w:t>article, and</w:t>
      </w:r>
      <w:proofErr w:type="gramEnd"/>
      <w:r w:rsidRPr="00A37A37">
        <w:rPr>
          <w:rFonts w:ascii="Times New Roman" w:hAnsi="Times New Roman" w:cs="Times New Roman"/>
          <w:i/>
          <w:iCs/>
          <w:color w:val="156082" w:themeColor="accent1"/>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A37A37">
        <w:rPr>
          <w:rFonts w:ascii="Times New Roman" w:hAnsi="Times New Roman" w:cs="Times New Roman"/>
          <w:i/>
          <w:iCs/>
          <w:color w:val="156082" w:themeColor="accent1"/>
        </w:rPr>
        <w:t>obtained</w:t>
      </w:r>
      <w:proofErr w:type="gramEnd"/>
      <w:r w:rsidRPr="00A37A37">
        <w:rPr>
          <w:rFonts w:ascii="Times New Roman" w:hAnsi="Times New Roman" w:cs="Times New Roman"/>
          <w:i/>
          <w:iCs/>
          <w:color w:val="156082" w:themeColor="accent1"/>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more feasible to add than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09E4BC8" w14:textId="290FB4E1" w:rsidR="00855772" w:rsidRPr="00E150CA" w:rsidRDefault="00EF5AD7"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 xml:space="preserve">Two large-scale health impact assessments have estimated the number of deaths associated with hypothetical changes in greenspace. </w:t>
      </w:r>
      <w:r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31515BAA" w14:textId="4554D48C" w:rsidR="00751D10"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goals </w:t>
      </w:r>
      <w:r w:rsidR="00855772" w:rsidRPr="00E150CA">
        <w:rPr>
          <w:rFonts w:ascii="Times New Roman" w:hAnsi="Times New Roman" w:cs="Times New Roman"/>
          <w:color w:val="000000"/>
          <w:shd w:val="clear" w:color="auto" w:fill="FFFFFF"/>
        </w:rPr>
        <w:lastRenderedPageBreak/>
        <w:t>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2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p>
    <w:p w14:paraId="1D6E99A4" w14:textId="77777777" w:rsidR="00952099" w:rsidRDefault="00952099" w:rsidP="007B6224">
      <w:pPr>
        <w:rPr>
          <w:rFonts w:ascii="Times New Roman" w:hAnsi="Times New Roman" w:cs="Times New Roman"/>
          <w:color w:val="000000"/>
          <w:shd w:val="clear" w:color="auto" w:fill="FFFFFF"/>
        </w:rPr>
      </w:pPr>
    </w:p>
    <w:p w14:paraId="6C029ED5" w14:textId="7B592C95" w:rsidR="00952099" w:rsidRPr="00E150CA" w:rsidRDefault="00952099" w:rsidP="007B6224">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City leaders have limited resources and must make decisions about how best to allocate them to improve the health and well-being of their constituents. We compare the health burden </w:t>
      </w:r>
      <w:r w:rsidR="004F24B5">
        <w:rPr>
          <w:rFonts w:ascii="Times New Roman" w:hAnsi="Times New Roman" w:cs="Times New Roman"/>
          <w:color w:val="000000"/>
          <w:shd w:val="clear" w:color="auto" w:fill="FFFFFF"/>
        </w:rPr>
        <w:t>associated with a</w:t>
      </w:r>
      <w:r>
        <w:rPr>
          <w:rFonts w:ascii="Times New Roman" w:hAnsi="Times New Roman" w:cs="Times New Roman"/>
          <w:color w:val="000000"/>
          <w:shd w:val="clear" w:color="auto" w:fill="FFFFFF"/>
        </w:rPr>
        <w:t xml:space="preserve"> lack of urban greenspace to that of air pollution from particulate matter, ozone, and nitro</w:t>
      </w:r>
      <w:r w:rsidR="004F24B5">
        <w:rPr>
          <w:rFonts w:ascii="Times New Roman" w:hAnsi="Times New Roman" w:cs="Times New Roman"/>
          <w:color w:val="000000"/>
          <w:shd w:val="clear" w:color="auto" w:fill="FFFFFF"/>
        </w:rPr>
        <w:t>gen</w:t>
      </w:r>
      <w:r>
        <w:rPr>
          <w:rFonts w:ascii="Times New Roman" w:hAnsi="Times New Roman" w:cs="Times New Roman"/>
          <w:color w:val="000000"/>
          <w:shd w:val="clear" w:color="auto" w:fill="FFFFFF"/>
        </w:rPr>
        <w:t xml:space="preserve"> </w:t>
      </w:r>
      <w:r w:rsidR="004F24B5">
        <w:rPr>
          <w:rFonts w:ascii="Times New Roman" w:hAnsi="Times New Roman" w:cs="Times New Roman"/>
          <w:color w:val="000000"/>
          <w:shd w:val="clear" w:color="auto" w:fill="FFFFFF"/>
        </w:rPr>
        <w:t>di</w:t>
      </w:r>
      <w:r>
        <w:rPr>
          <w:rFonts w:ascii="Times New Roman" w:hAnsi="Times New Roman" w:cs="Times New Roman"/>
          <w:color w:val="000000"/>
          <w:shd w:val="clear" w:color="auto" w:fill="FFFFFF"/>
        </w:rPr>
        <w:t xml:space="preserve">oxide </w:t>
      </w:r>
      <w:r w:rsidR="004F24B5">
        <w:rPr>
          <w:rFonts w:ascii="Times New Roman" w:hAnsi="Times New Roman" w:cs="Times New Roman"/>
          <w:color w:val="000000"/>
          <w:shd w:val="clear" w:color="auto" w:fill="FFFFFF"/>
        </w:rPr>
        <w:t>to add context to the relative importance of greenspace as an environmental health risk factor.</w:t>
      </w:r>
      <w:r w:rsidR="001D6941">
        <w:rPr>
          <w:rFonts w:ascii="Times New Roman" w:hAnsi="Times New Roman" w:cs="Times New Roman"/>
          <w:color w:val="000000"/>
          <w:shd w:val="clear" w:color="auto" w:fill="FFFFFF"/>
        </w:rPr>
        <w:t xml:space="preserve"> Our analysis quantifies changes in urban greenspace over time across a global set of cities. The results of this study can be used to compare greenspace across cities and over time as well as to make health-centered decisions about how to allocate resources</w:t>
      </w:r>
      <w:r w:rsidR="00A3377F">
        <w:rPr>
          <w:rFonts w:ascii="Times New Roman" w:hAnsi="Times New Roman" w:cs="Times New Roman"/>
          <w:color w:val="000000"/>
          <w:shd w:val="clear" w:color="auto" w:fill="FFFFFF"/>
        </w:rPr>
        <w:t xml:space="preserve"> to mitigate urban environmental hazards</w:t>
      </w:r>
      <w:r w:rsidR="001D6941">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0028A83F"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NDVI and the percentage of green and green </w:t>
      </w:r>
      <w:r w:rsidR="0060540D">
        <w:rPr>
          <w:rFonts w:ascii="Times New Roman" w:hAnsi="Times New Roman" w:cs="Times New Roman"/>
        </w:rPr>
        <w:t>or</w:t>
      </w:r>
      <w:r>
        <w:rPr>
          <w:rFonts w:ascii="Times New Roman" w:hAnsi="Times New Roman" w:cs="Times New Roman"/>
        </w:rPr>
        <w:t xml:space="preserve"> blue </w:t>
      </w:r>
      <w:r w:rsidR="0060540D">
        <w:rPr>
          <w:rFonts w:ascii="Times New Roman" w:hAnsi="Times New Roman" w:cs="Times New Roman"/>
        </w:rPr>
        <w:t>space</w:t>
      </w:r>
      <w:r>
        <w:rPr>
          <w:rFonts w:ascii="Times New Roman" w:hAnsi="Times New Roman" w:cs="Times New Roman"/>
        </w:rPr>
        <w:t xml:space="preserve"> in 1,042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2015 to 2020 and 2015 to 2023.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Due to missing data in the </w:t>
      </w:r>
      <w:r w:rsidR="007C220F" w:rsidRPr="007C220F">
        <w:rPr>
          <w:rFonts w:ascii="Times New Roman" w:hAnsi="Times New Roman" w:cs="Times New Roman"/>
        </w:rPr>
        <w:t>GHS-</w:t>
      </w:r>
      <w:r w:rsidR="00B723B6" w:rsidRPr="007C220F">
        <w:rPr>
          <w:rFonts w:ascii="Times New Roman" w:hAnsi="Times New Roman" w:cs="Times New Roman"/>
        </w:rPr>
        <w:t>UCDB or NDVI datasets, 22 countries were</w:t>
      </w:r>
      <w:r w:rsidR="00B723B6">
        <w:rPr>
          <w:rFonts w:ascii="Times New Roman" w:hAnsi="Times New Roman" w:cs="Times New Roman"/>
        </w:rPr>
        <w:t xml:space="preserve"> not represented in the analysis.  </w:t>
      </w:r>
    </w:p>
    <w:p w14:paraId="10C33AE5" w14:textId="77777777" w:rsidR="00EA3427" w:rsidRPr="00E150CA" w:rsidRDefault="00EA3427" w:rsidP="00551D54">
      <w:pPr>
        <w:rPr>
          <w:rFonts w:ascii="Times New Roman" w:hAnsi="Times New Roman" w:cs="Times New Roman"/>
        </w:rPr>
      </w:pPr>
    </w:p>
    <w:p w14:paraId="0F8F828B" w14:textId="13B8D047" w:rsidR="00A06A27" w:rsidRDefault="00A06A27" w:rsidP="00551D54">
      <w:pPr>
        <w:rPr>
          <w:rFonts w:ascii="Times New Roman" w:hAnsi="Times New Roman" w:cs="Times New Roman"/>
          <w:i/>
          <w:iCs/>
        </w:rPr>
      </w:pPr>
      <w:r w:rsidRPr="00E150CA">
        <w:rPr>
          <w:rFonts w:ascii="Times New Roman" w:hAnsi="Times New Roman" w:cs="Times New Roman"/>
          <w:i/>
          <w:iCs/>
        </w:rPr>
        <w:t>Greenspace Exposure</w:t>
      </w:r>
    </w:p>
    <w:p w14:paraId="68105A45" w14:textId="77777777" w:rsidR="00D05F03" w:rsidRDefault="00D05F03" w:rsidP="00551D54">
      <w:pPr>
        <w:rPr>
          <w:rFonts w:ascii="Times New Roman" w:hAnsi="Times New Roman" w:cs="Times New Roman"/>
          <w:i/>
          <w:iCs/>
        </w:rPr>
      </w:pPr>
    </w:p>
    <w:p w14:paraId="53D34F9F" w14:textId="6EE26AE8" w:rsidR="00D05F03" w:rsidRDefault="00D05F03" w:rsidP="00551D54">
      <w:pPr>
        <w:rPr>
          <w:rFonts w:ascii="Times New Roman" w:hAnsi="Times New Roman" w:cs="Times New Roman"/>
          <w:i/>
          <w:iCs/>
        </w:rPr>
      </w:pPr>
      <w:r>
        <w:rPr>
          <w:rFonts w:ascii="Times New Roman" w:hAnsi="Times New Roman" w:cs="Times New Roman"/>
        </w:rPr>
        <w:t xml:space="preserve">The </w:t>
      </w:r>
      <w:r w:rsidR="0083426C">
        <w:rPr>
          <w:rFonts w:ascii="Times New Roman" w:hAnsi="Times New Roman" w:cs="Times New Roman"/>
        </w:rPr>
        <w:t xml:space="preserve">2023 </w:t>
      </w:r>
      <w:r>
        <w:rPr>
          <w:rFonts w:ascii="Times New Roman" w:hAnsi="Times New Roman" w:cs="Times New Roman"/>
        </w:rPr>
        <w:t>Lancet Countdown report</w:t>
      </w:r>
      <w:r w:rsidR="0083426C">
        <w:rPr>
          <w:rFonts w:ascii="Times New Roman" w:hAnsi="Times New Roman" w:cs="Times New Roman"/>
        </w:rPr>
        <w:t>ed</w:t>
      </w:r>
      <w:r>
        <w:rPr>
          <w:rFonts w:ascii="Times New Roman" w:hAnsi="Times New Roman" w:cs="Times New Roman"/>
        </w:rPr>
        <w:t xml:space="preserve"> four greenspace exposure metrics for 2015 and each subsequent year since 2020. These metrics include</w:t>
      </w:r>
      <w:r w:rsidR="008902D6">
        <w:rPr>
          <w:rFonts w:ascii="Times New Roman" w:hAnsi="Times New Roman" w:cs="Times New Roman"/>
        </w:rPr>
        <w:t>d</w:t>
      </w:r>
      <w:r>
        <w:rPr>
          <w:rFonts w:ascii="Times New Roman" w:hAnsi="Times New Roman" w:cs="Times New Roman"/>
        </w:rPr>
        <w:t xml:space="preserve">: the maximum seasonal NDVI value (peak NDVI), the four-season average NDVI value, the population-weighted </w:t>
      </w:r>
      <w:r w:rsidR="0003208C">
        <w:rPr>
          <w:rFonts w:ascii="Times New Roman" w:hAnsi="Times New Roman" w:cs="Times New Roman"/>
        </w:rPr>
        <w:t>peak</w:t>
      </w:r>
      <w:r>
        <w:rPr>
          <w:rFonts w:ascii="Times New Roman" w:hAnsi="Times New Roman" w:cs="Times New Roman"/>
        </w:rPr>
        <w:t xml:space="preserve"> NDVI value, and the population-weighted four-season average NDVI. Additionally, we </w:t>
      </w:r>
      <w:r w:rsidR="008902D6">
        <w:rPr>
          <w:rFonts w:ascii="Times New Roman" w:hAnsi="Times New Roman" w:cs="Times New Roman"/>
        </w:rPr>
        <w:t>estimated the percent greenspace and percent green or blue space in</w:t>
      </w:r>
      <w:r>
        <w:rPr>
          <w:rFonts w:ascii="Times New Roman" w:hAnsi="Times New Roman" w:cs="Times New Roman"/>
        </w:rPr>
        <w:t xml:space="preserve"> 2015 and 2020 for each of the included cities.</w:t>
      </w:r>
    </w:p>
    <w:p w14:paraId="0089DEA3" w14:textId="77777777" w:rsidR="00D51E22" w:rsidRPr="00E150CA" w:rsidRDefault="00D51E22" w:rsidP="00551D54">
      <w:pPr>
        <w:rPr>
          <w:rFonts w:ascii="Times New Roman" w:hAnsi="Times New Roman" w:cs="Times New Roman"/>
          <w:i/>
          <w:iCs/>
        </w:rPr>
      </w:pPr>
    </w:p>
    <w:p w14:paraId="10591313" w14:textId="0E2E37D4" w:rsidR="00C31F42" w:rsidRDefault="0093536B" w:rsidP="00551D54">
      <w:pPr>
        <w:rPr>
          <w:rFonts w:ascii="Times New Roman" w:hAnsi="Times New Roman" w:cs="Times New Roman"/>
        </w:rPr>
      </w:pPr>
      <w:r>
        <w:rPr>
          <w:rFonts w:ascii="Times New Roman" w:hAnsi="Times New Roman" w:cs="Times New Roman"/>
        </w:rPr>
        <w:t>NDVI</w:t>
      </w:r>
      <w:r w:rsidR="0060540D">
        <w:rPr>
          <w:rFonts w:ascii="Times New Roman" w:hAnsi="Times New Roman" w:cs="Times New Roman"/>
        </w:rPr>
        <w:t xml:space="preserve"> estimates were</w:t>
      </w:r>
      <w:r>
        <w:rPr>
          <w:rFonts w:ascii="Times New Roman" w:hAnsi="Times New Roman" w:cs="Times New Roman"/>
        </w:rPr>
        <w:t xml:space="preserve"> derived from</w:t>
      </w:r>
      <w:r w:rsidR="00D51E22">
        <w:rPr>
          <w:rFonts w:ascii="Times New Roman" w:hAnsi="Times New Roman" w:cs="Times New Roman"/>
        </w:rPr>
        <w:t xml:space="preserve"> Landsat</w:t>
      </w:r>
      <w:r w:rsidR="008E053E">
        <w:rPr>
          <w:rFonts w:ascii="Times New Roman" w:hAnsi="Times New Roman" w:cs="Times New Roman"/>
        </w:rPr>
        <w:t xml:space="preserve"> 8 satellite</w:t>
      </w:r>
      <w:r>
        <w:rPr>
          <w:rFonts w:ascii="Times New Roman" w:hAnsi="Times New Roman" w:cs="Times New Roman"/>
        </w:rPr>
        <w:t xml:space="preserve"> imagery</w:t>
      </w:r>
      <w:r w:rsidR="0060540D">
        <w:rPr>
          <w:rFonts w:ascii="Times New Roman" w:hAnsi="Times New Roman" w:cs="Times New Roman"/>
        </w:rPr>
        <w:t xml:space="preserve">, which we accessed through </w:t>
      </w:r>
      <w:r w:rsidR="00354BDF">
        <w:rPr>
          <w:rFonts w:ascii="Times New Roman" w:hAnsi="Times New Roman" w:cs="Times New Roman"/>
        </w:rPr>
        <w:t>Google Earth Engine (GEE)</w:t>
      </w:r>
      <w:r w:rsidR="0060540D">
        <w:rPr>
          <w:rFonts w:ascii="Times New Roman" w:hAnsi="Times New Roman" w:cs="Times New Roman"/>
        </w:rPr>
        <w:t>. Landsat is a joint mission of the National Aeronautics and Space Administration (NASA) 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60540D">
        <w:rPr>
          <w:rFonts w:ascii="Times New Roman" w:hAnsi="Times New Roman" w:cs="Times New Roman"/>
        </w:rPr>
        <w:t>We first removed cloudy images using the “</w:t>
      </w:r>
      <w:proofErr w:type="spellStart"/>
      <w:r w:rsidR="0060540D">
        <w:rPr>
          <w:rFonts w:ascii="Times New Roman" w:hAnsi="Times New Roman" w:cs="Times New Roman"/>
        </w:rPr>
        <w:t>Landsat.simpleComposite</w:t>
      </w:r>
      <w:proofErr w:type="spellEnd"/>
      <w:r w:rsidR="0060540D">
        <w:rPr>
          <w:rFonts w:ascii="Times New Roman" w:hAnsi="Times New Roman" w:cs="Times New Roman"/>
        </w:rPr>
        <w:t xml:space="preserve">” algorithm from GEE.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then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permanent water. This dataset </w:t>
      </w:r>
      <w:r w:rsidR="0078361F">
        <w:rPr>
          <w:rFonts w:ascii="Times New Roman" w:hAnsi="Times New Roman" w:cs="Times New Roman"/>
        </w:rPr>
        <w:t xml:space="preserve">aligns spatially with our urban </w:t>
      </w:r>
      <w:r w:rsidR="0078361F">
        <w:rPr>
          <w:rFonts w:ascii="Times New Roman" w:hAnsi="Times New Roman" w:cs="Times New Roman"/>
        </w:rPr>
        <w:lastRenderedPageBreak/>
        <w:t xml:space="preserve">greenspace estimates, as it </w:t>
      </w:r>
      <w:r w:rsidR="00827425">
        <w:rPr>
          <w:rFonts w:ascii="Times New Roman" w:hAnsi="Times New Roman" w:cs="Times New Roman"/>
        </w:rPr>
        <w:t xml:space="preserve">is a Landsat-derived product. We used the 2015 </w:t>
      </w:r>
      <w:r w:rsidR="0078361F">
        <w:rPr>
          <w:rFonts w:ascii="Times New Roman" w:hAnsi="Times New Roman" w:cs="Times New Roman"/>
        </w:rPr>
        <w:t xml:space="preserve">dataset to </w:t>
      </w:r>
      <w:r w:rsidR="00827425">
        <w:rPr>
          <w:rFonts w:ascii="Times New Roman" w:hAnsi="Times New Roman" w:cs="Times New Roman"/>
        </w:rPr>
        <w:t xml:space="preserve">mask water pixels in our 2015 greenspace estimates and the 2020 dataset to mask water pixels in our 2020 and 2023 estimates. </w:t>
      </w:r>
      <w:r w:rsidR="00230F0F">
        <w:rPr>
          <w:rFonts w:ascii="Times New Roman" w:hAnsi="Times New Roman" w:cs="Times New Roman"/>
        </w:rPr>
        <w:t xml:space="preserve">Previously, all NDVI pixels with negative values had been set to 0, which affected in a mix of water and urban areas. </w:t>
      </w:r>
      <w:r w:rsidR="00827425">
        <w:rPr>
          <w:rFonts w:ascii="Times New Roman" w:hAnsi="Times New Roman" w:cs="Times New Roman"/>
        </w:rPr>
        <w:t>We then</w:t>
      </w:r>
      <w:r w:rsidR="00C31F42">
        <w:rPr>
          <w:rFonts w:ascii="Times New Roman" w:hAnsi="Times New Roman" w:cs="Times New Roman"/>
        </w:rPr>
        <w:t xml:space="preserve"> calculated seasonal-NDVI </w:t>
      </w:r>
      <w:r w:rsidR="00827425">
        <w:rPr>
          <w:rFonts w:ascii="Times New Roman" w:hAnsi="Times New Roman" w:cs="Times New Roman"/>
        </w:rPr>
        <w:t xml:space="preserve">averages </w:t>
      </w:r>
      <w:r w:rsidR="00C31F42">
        <w:rPr>
          <w:rFonts w:ascii="Times New Roman" w:hAnsi="Times New Roman" w:cs="Times New Roman"/>
        </w:rPr>
        <w:t>for the following time periods (with labels based on the northern hemisphere):</w:t>
      </w:r>
    </w:p>
    <w:p w14:paraId="5A457DE0" w14:textId="77777777" w:rsidR="00CA2062" w:rsidRDefault="00CA2062" w:rsidP="00551D54">
      <w:pPr>
        <w:rPr>
          <w:rFonts w:ascii="Times New Roman" w:hAnsi="Times New Roman" w:cs="Times New Roman"/>
        </w:rPr>
      </w:pPr>
    </w:p>
    <w:p w14:paraId="68EAC8D7" w14:textId="1E307A6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Winter- December 1 of the previous year through February 28</w:t>
      </w:r>
    </w:p>
    <w:p w14:paraId="0704E6E4" w14:textId="2257AD63"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Spring- March 1 through May 31</w:t>
      </w:r>
    </w:p>
    <w:p w14:paraId="511B02AB" w14:textId="6FF9489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Summer- June 1 through August 31</w:t>
      </w:r>
    </w:p>
    <w:p w14:paraId="4A7D8C98" w14:textId="1A53CC93"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Fall- September 1 through November 30</w:t>
      </w:r>
      <w:r w:rsidR="0060540D">
        <w:rPr>
          <w:rFonts w:ascii="Times New Roman" w:hAnsi="Times New Roman" w:cs="Times New Roman"/>
        </w:rPr>
        <w:t>.</w:t>
      </w:r>
    </w:p>
    <w:p w14:paraId="5E26EB61" w14:textId="77777777" w:rsidR="000626A4" w:rsidRDefault="000626A4" w:rsidP="000626A4">
      <w:pPr>
        <w:rPr>
          <w:rFonts w:ascii="Times New Roman" w:hAnsi="Times New Roman" w:cs="Times New Roman"/>
        </w:rPr>
      </w:pPr>
    </w:p>
    <w:p w14:paraId="250BE373" w14:textId="1484C685" w:rsidR="00B37183" w:rsidRDefault="008A1B17" w:rsidP="000626A4">
      <w:pPr>
        <w:rPr>
          <w:rFonts w:ascii="Times New Roman" w:hAnsi="Times New Roman" w:cs="Times New Roman"/>
        </w:rPr>
      </w:pPr>
      <w:r>
        <w:rPr>
          <w:rFonts w:ascii="Times New Roman" w:hAnsi="Times New Roman" w:cs="Times New Roman"/>
        </w:rPr>
        <w:t>The</w:t>
      </w:r>
      <w:r w:rsidR="00230F0F">
        <w:rPr>
          <w:rFonts w:ascii="Times New Roman" w:hAnsi="Times New Roman" w:cs="Times New Roman"/>
        </w:rPr>
        <w:t xml:space="preserve"> percent green and green or blue space</w:t>
      </w:r>
      <w:r w:rsidR="00605D6C">
        <w:rPr>
          <w:rFonts w:ascii="Times New Roman" w:hAnsi="Times New Roman" w:cs="Times New Roman"/>
        </w:rPr>
        <w:t xml:space="preserve"> metrics</w:t>
      </w:r>
      <w:r>
        <w:rPr>
          <w:rFonts w:ascii="Times New Roman" w:hAnsi="Times New Roman" w:cs="Times New Roman"/>
        </w:rPr>
        <w:t xml:space="preserve"> </w:t>
      </w:r>
      <w:r w:rsidR="00230F0F">
        <w:rPr>
          <w:rFonts w:ascii="Times New Roman" w:hAnsi="Times New Roman" w:cs="Times New Roman"/>
        </w:rPr>
        <w:t>were</w:t>
      </w:r>
      <w:r>
        <w:rPr>
          <w:rFonts w:ascii="Times New Roman" w:hAnsi="Times New Roman" w:cs="Times New Roman"/>
        </w:rPr>
        <w:t xml:space="preserve"> calculated from NASA’s Modis satellite, which we also accessed through GEE. </w:t>
      </w:r>
      <w:r w:rsidR="00DD0531">
        <w:rPr>
          <w:rFonts w:ascii="Times New Roman" w:hAnsi="Times New Roman" w:cs="Times New Roman"/>
        </w:rPr>
        <w:t>Th</w:t>
      </w:r>
      <w:r w:rsidR="007C1063">
        <w:rPr>
          <w:rFonts w:ascii="Times New Roman" w:hAnsi="Times New Roman" w:cs="Times New Roman"/>
        </w:rPr>
        <w:t>is</w:t>
      </w:r>
      <w:r w:rsidR="00DD0531">
        <w:rPr>
          <w:rFonts w:ascii="Times New Roman" w:hAnsi="Times New Roman" w:cs="Times New Roman"/>
        </w:rPr>
        <w:t xml:space="preserve"> data</w:t>
      </w:r>
      <w:r w:rsidR="007C1063">
        <w:rPr>
          <w:rFonts w:ascii="Times New Roman" w:hAnsi="Times New Roman" w:cs="Times New Roman"/>
        </w:rPr>
        <w:t>set</w:t>
      </w:r>
      <w:r w:rsidR="00DD0531">
        <w:rPr>
          <w:rFonts w:ascii="Times New Roman" w:hAnsi="Times New Roman" w:cs="Times New Roman"/>
        </w:rPr>
        <w:t xml:space="preserve"> </w:t>
      </w:r>
      <w:r w:rsidR="007C1063">
        <w:rPr>
          <w:rFonts w:ascii="Times New Roman" w:hAnsi="Times New Roman" w:cs="Times New Roman"/>
        </w:rPr>
        <w:t>is</w:t>
      </w:r>
      <w:r w:rsidR="00DD0531">
        <w:rPr>
          <w:rFonts w:ascii="Times New Roman" w:hAnsi="Times New Roman" w:cs="Times New Roman"/>
        </w:rPr>
        <w:t xml:space="preserve"> </w:t>
      </w:r>
      <w:r w:rsidR="00D670DD">
        <w:rPr>
          <w:rFonts w:ascii="Times New Roman" w:hAnsi="Times New Roman" w:cs="Times New Roman"/>
        </w:rPr>
        <w:t>available</w:t>
      </w:r>
      <w:r w:rsidR="007C1063">
        <w:rPr>
          <w:rFonts w:ascii="Times New Roman" w:hAnsi="Times New Roman" w:cs="Times New Roman"/>
        </w:rPr>
        <w:t xml:space="preserve"> yearly</w:t>
      </w:r>
      <w:r w:rsidR="00DD0531">
        <w:rPr>
          <w:rFonts w:ascii="Times New Roman" w:hAnsi="Times New Roman" w:cs="Times New Roman"/>
        </w:rPr>
        <w:t xml:space="preserve"> </w:t>
      </w:r>
      <w:r w:rsidR="00337F2F">
        <w:rPr>
          <w:rFonts w:ascii="Times New Roman" w:hAnsi="Times New Roman" w:cs="Times New Roman"/>
        </w:rPr>
        <w:t xml:space="preserve">and provides various landcover classifications for each </w:t>
      </w:r>
      <w:r w:rsidR="00DD0531">
        <w:rPr>
          <w:rFonts w:ascii="Times New Roman" w:hAnsi="Times New Roman" w:cs="Times New Roman"/>
        </w:rPr>
        <w:t xml:space="preserve">500m </w:t>
      </w:r>
      <w:r w:rsidR="00337F2F">
        <w:rPr>
          <w:rFonts w:ascii="Times New Roman" w:hAnsi="Times New Roman" w:cs="Times New Roman"/>
        </w:rPr>
        <w:t xml:space="preserve">pixel. </w:t>
      </w:r>
      <w:r w:rsidR="006E2604">
        <w:rPr>
          <w:rFonts w:ascii="Times New Roman" w:hAnsi="Times New Roman" w:cs="Times New Roman"/>
        </w:rPr>
        <w:t xml:space="preserve">We used the </w:t>
      </w:r>
      <w:r w:rsidR="006E2604" w:rsidRPr="006E2604">
        <w:rPr>
          <w:rFonts w:ascii="Times New Roman" w:hAnsi="Times New Roman" w:cs="Times New Roman"/>
        </w:rPr>
        <w:t>Annual University of Maryland (UMD) classification</w:t>
      </w:r>
      <w:r w:rsidR="006E2604">
        <w:rPr>
          <w:rFonts w:ascii="Times New Roman" w:hAnsi="Times New Roman" w:cs="Times New Roman"/>
        </w:rPr>
        <w:t xml:space="preserve">. We first created binary indicators of greenspace, which included pixels classifies as forests, shrublands, savannas, grasslands, and croplands, and green or blue space, which included these categories as well as waterbodies and permanent wetlands. </w:t>
      </w:r>
      <w:r w:rsidR="00FA738D">
        <w:rPr>
          <w:rFonts w:ascii="Times New Roman" w:hAnsi="Times New Roman" w:cs="Times New Roman"/>
        </w:rPr>
        <w:t xml:space="preserve">We then took the average over the urban </w:t>
      </w:r>
      <w:r w:rsidR="00120B9A">
        <w:rPr>
          <w:rFonts w:ascii="Times New Roman" w:hAnsi="Times New Roman" w:cs="Times New Roman"/>
        </w:rPr>
        <w:t>boundary to arrive at a city-level estimate of percent greenspace and green or blue space</w:t>
      </w:r>
      <w:r w:rsidR="00FA738D">
        <w:rPr>
          <w:rFonts w:ascii="Times New Roman" w:hAnsi="Times New Roman" w:cs="Times New Roman"/>
        </w:rPr>
        <w:t>.</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60B9C216"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m:t>
        </m:r>
        <m:d>
          <m:dPr>
            <m:ctrlPr>
              <w:rPr>
                <w:rFonts w:ascii="Cambria Math" w:hAnsi="Cambria Math"/>
                <w:i/>
                <w:color w:val="000000" w:themeColor="text1"/>
                <w:shd w:val="clear" w:color="auto" w:fill="FFFFFF"/>
              </w:rPr>
            </m:ctrlPr>
          </m:dPr>
          <m:e>
            <m:r>
              <w:rPr>
                <w:rFonts w:ascii="Cambria Math" w:hAnsi="Cambria Math"/>
                <w:color w:val="000000" w:themeColor="text1"/>
                <w:shd w:val="clear" w:color="auto" w:fill="FFFFFF"/>
              </w:rPr>
              <m:t>1-HR</m:t>
            </m:r>
          </m:e>
        </m:d>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279D4382" w:rsidR="00435EC8" w:rsidRPr="00800D4D" w:rsidRDefault="00435EC8" w:rsidP="00435EC8">
      <w:pPr>
        <w:pStyle w:val="subheader"/>
        <w:rPr>
          <w:i w:val="0"/>
        </w:rPr>
      </w:pPr>
      <w:r w:rsidRPr="000444D7">
        <w:rPr>
          <w:i w:val="0"/>
          <w:iCs w:val="0"/>
        </w:rPr>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inverse of the hazard ratio (</w:t>
      </w:r>
      <w:r w:rsidRPr="00800D4D">
        <w:t>HR</w:t>
      </w:r>
      <w:r>
        <w:rPr>
          <w:i w:val="0"/>
          <w:iCs w:val="0"/>
        </w:rPr>
        <w:t xml:space="preserve">) of the protective </w:t>
      </w:r>
      <w:r w:rsidRPr="000444D7">
        <w:rPr>
          <w:i w:val="0"/>
          <w:iCs w:val="0"/>
        </w:rPr>
        <w:t xml:space="preserve">association between </w:t>
      </w:r>
      <w:r>
        <w:rPr>
          <w:i w:val="0"/>
          <w:iCs w:val="0"/>
        </w:rPr>
        <w:t>increased NDVI</w:t>
      </w:r>
      <w:r w:rsidRPr="000444D7">
        <w:rPr>
          <w:i w:val="0"/>
          <w:iCs w:val="0"/>
        </w:rPr>
        <w:t xml:space="preserve"> and all-cause mortality (</w:t>
      </w:r>
      <m:oMath>
        <m:r>
          <w:rPr>
            <w:rFonts w:ascii="Cambria Math" w:hAnsi="Cambria Math"/>
          </w:rPr>
          <m:t>1-HR</m:t>
        </m:r>
      </m:oMath>
      <w:r w:rsidRPr="000444D7">
        <w:rPr>
          <w:i w:val="0"/>
          <w:iCs w:val="0"/>
        </w:rPr>
        <w:t>)</w:t>
      </w:r>
      <w:r>
        <w:rPr>
          <w:i w:val="0"/>
          <w:iCs w:val="0"/>
        </w:rPr>
        <w:t>,</w:t>
      </w:r>
      <w:r w:rsidDel="00BA2C0D">
        <w:rPr>
          <w:i w:val="0"/>
          <w:iCs w:val="0"/>
        </w:rPr>
        <w:t xml:space="preserve"> </w:t>
      </w:r>
      <w:r>
        <w:rPr>
          <w:i w:val="0"/>
          <w:iCs w:val="0"/>
        </w:rPr>
        <w:t xml:space="preserve">and grid cell-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3CD8A38" w14:textId="5E80A78E" w:rsidR="00435A59" w:rsidRDefault="00435EC8" w:rsidP="00435A59">
      <w:pPr>
        <w:rPr>
          <w:rFonts w:ascii="Times New Roman" w:hAnsi="Times New Roman" w:cs="Times New Roman"/>
        </w:rPr>
      </w:pPr>
      <w:r w:rsidRPr="00435A59">
        <w:rPr>
          <w:rFonts w:ascii="Times New Roman" w:hAnsi="Times New Roman" w:cs="Times New Roman"/>
        </w:rPr>
        <w:t xml:space="preserve">We used </w:t>
      </w:r>
      <w:r w:rsidR="00C90142" w:rsidRPr="00435A59">
        <w:rPr>
          <w:rFonts w:ascii="Times New Roman" w:hAnsi="Times New Roman" w:cs="Times New Roman"/>
        </w:rPr>
        <w:t xml:space="preserve">country-level </w:t>
      </w:r>
      <w:r w:rsidRPr="00435A59">
        <w:rPr>
          <w:rFonts w:ascii="Times New Roman" w:hAnsi="Times New Roman" w:cs="Times New Roman"/>
        </w:rPr>
        <w:t xml:space="preserve">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 </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hcshdAsl","properties":{"formattedCitation":"\\super 19\\nosupersub{}","plainCitation":"19","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19</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 xml:space="preserve">We used the 2015 estimates for 2015 and the 2020 estimates for 2020 and 2023. </w:t>
      </w:r>
      <w:r w:rsidR="006E45F4" w:rsidRPr="00435A59">
        <w:rPr>
          <w:rFonts w:ascii="Times New Roman" w:hAnsi="Times New Roman" w:cs="Times New Roman"/>
        </w:rPr>
        <w:t>We used 100m p</w:t>
      </w:r>
      <w:r w:rsidR="00C90142" w:rsidRPr="00435A59">
        <w:rPr>
          <w:rFonts w:ascii="Times New Roman" w:hAnsi="Times New Roman" w:cs="Times New Roman"/>
        </w:rPr>
        <w:t>ixel-level p</w:t>
      </w:r>
      <w:r w:rsidRPr="00435A59">
        <w:rPr>
          <w:rFonts w:ascii="Times New Roman" w:hAnsi="Times New Roman" w:cs="Times New Roman"/>
        </w:rPr>
        <w:t>opulation estimates</w:t>
      </w:r>
      <w:r w:rsidR="006E45F4" w:rsidRPr="00435A59">
        <w:rPr>
          <w:rFonts w:ascii="Times New Roman" w:hAnsi="Times New Roman" w:cs="Times New Roman"/>
        </w:rPr>
        <w:t xml:space="preserve"> from JRC, which we accessed through GEE</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QexbBpt5","properties":{"formattedCitation":"\\super 20\\nosupersub{}","plainCitation":"20","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20</w:t>
      </w:r>
      <w:r w:rsidRPr="00435A59">
        <w:rPr>
          <w:rFonts w:ascii="Times New Roman" w:hAnsi="Times New Roman" w:cs="Times New Roman"/>
        </w:rPr>
        <w:fldChar w:fldCharType="end"/>
      </w:r>
      <w:r w:rsidRPr="00435A59">
        <w:rPr>
          <w:rFonts w:ascii="Times New Roman" w:hAnsi="Times New Roman" w:cs="Times New Roman"/>
        </w:rPr>
        <w:t>.</w:t>
      </w:r>
      <w:r w:rsidR="004821B9" w:rsidRPr="00435A59">
        <w:rPr>
          <w:rFonts w:ascii="Times New Roman" w:hAnsi="Times New Roman" w:cs="Times New Roman"/>
        </w:rPr>
        <w:t xml:space="preserve"> </w:t>
      </w:r>
      <w:r w:rsidR="005B4852" w:rsidRPr="00435A59">
        <w:rPr>
          <w:rFonts w:ascii="Times New Roman" w:hAnsi="Times New Roman" w:cs="Times New Roman"/>
        </w:rPr>
        <w:t xml:space="preserve">While the Lancet Countdown has previously used 1km estimates from the Global Population of the World, we opted to use a dataset whose resolution more closely aligned with our exposure estimates. </w:t>
      </w:r>
      <w:r w:rsidR="00847BEB">
        <w:rPr>
          <w:rFonts w:ascii="Times New Roman" w:hAnsi="Times New Roman" w:cs="Times New Roman"/>
          <w:color w:val="000000" w:themeColor="text1"/>
          <w:shd w:val="clear" w:color="auto" w:fill="FFFFFF"/>
        </w:rPr>
        <w:t>O</w:t>
      </w:r>
      <w:r w:rsidRPr="00435A59">
        <w:rPr>
          <w:rFonts w:ascii="Times New Roman" w:hAnsi="Times New Roman" w:cs="Times New Roman"/>
          <w:color w:val="000000" w:themeColor="text1"/>
          <w:shd w:val="clear" w:color="auto" w:fill="FFFFFF"/>
        </w:rPr>
        <w:t>ur estimate of the hazard ratio</w:t>
      </w:r>
      <w:r w:rsidR="00847BEB">
        <w:rPr>
          <w:rFonts w:ascii="Times New Roman" w:hAnsi="Times New Roman" w:cs="Times New Roman"/>
          <w:color w:val="000000" w:themeColor="text1"/>
          <w:shd w:val="clear" w:color="auto" w:fill="FFFFFF"/>
        </w:rPr>
        <w:t xml:space="preserve"> cam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in</w:t>
      </w:r>
      <w:r w:rsidR="000626A4" w:rsidRPr="00435A59">
        <w:rPr>
          <w:rFonts w:ascii="Times New Roman" w:hAnsi="Times New Roman" w:cs="Times New Roman"/>
        </w:rPr>
        <w:t xml:space="preserve"> population-weighted </w:t>
      </w:r>
      <w:r w:rsidR="00EE4043" w:rsidRPr="00435A59">
        <w:rPr>
          <w:rFonts w:ascii="Times New Roman" w:hAnsi="Times New Roman" w:cs="Times New Roman"/>
        </w:rPr>
        <w:t>peak</w:t>
      </w:r>
      <w:r w:rsidR="000626A4" w:rsidRPr="00435A59">
        <w:rPr>
          <w:rFonts w:ascii="Times New Roman" w:hAnsi="Times New Roman" w:cs="Times New Roman"/>
        </w:rPr>
        <w:t xml:space="preserve"> NDVI value</w:t>
      </w:r>
      <w:r w:rsidR="00EE4043" w:rsidRPr="00435A59">
        <w:rPr>
          <w:rFonts w:ascii="Times New Roman" w:hAnsi="Times New Roman" w:cs="Times New Roman"/>
        </w:rPr>
        <w:t xml:space="preserve">s between 2015 and 2020 and 2015 and 2023 to define changes in urban greenspace. This exposure definition most closely aligned with meta-analysis we used for the HR. Several of the </w:t>
      </w:r>
      <w:r w:rsidR="00B37183" w:rsidRPr="00435A59">
        <w:rPr>
          <w:rFonts w:ascii="Times New Roman" w:hAnsi="Times New Roman" w:cs="Times New Roman"/>
        </w:rPr>
        <w:t>large</w:t>
      </w:r>
      <w:r w:rsidR="000626A4" w:rsidRPr="00435A59">
        <w:rPr>
          <w:rFonts w:ascii="Times New Roman" w:hAnsi="Times New Roman" w:cs="Times New Roman"/>
        </w:rPr>
        <w:t xml:space="preserve"> </w:t>
      </w:r>
      <w:r w:rsidR="00B37183" w:rsidRPr="00435A59">
        <w:rPr>
          <w:rFonts w:ascii="Times New Roman" w:hAnsi="Times New Roman" w:cs="Times New Roman"/>
        </w:rPr>
        <w:t xml:space="preserve">cohort </w:t>
      </w:r>
      <w:r w:rsidR="000626A4" w:rsidRPr="00435A59">
        <w:rPr>
          <w:rFonts w:ascii="Times New Roman" w:hAnsi="Times New Roman" w:cs="Times New Roman"/>
        </w:rPr>
        <w:t>studies</w:t>
      </w:r>
      <w:r w:rsidR="00EE4043" w:rsidRPr="00435A59">
        <w:rPr>
          <w:rFonts w:ascii="Times New Roman" w:hAnsi="Times New Roman" w:cs="Times New Roman"/>
        </w:rPr>
        <w:t xml:space="preserve"> included in this study defined greenspace using the average NDVI value in the greenest season</w:t>
      </w:r>
      <w:r w:rsidR="000626A4" w:rsidRPr="00435A59">
        <w:rPr>
          <w:rFonts w:ascii="Times New Roman" w:hAnsi="Times New Roman" w:cs="Times New Roman"/>
        </w:rPr>
        <w:t>.</w:t>
      </w:r>
      <w:r w:rsidR="00B37183" w:rsidRPr="00435A59">
        <w:rPr>
          <w:rFonts w:ascii="Times New Roman" w:hAnsi="Times New Roman" w:cs="Times New Roman"/>
        </w:rPr>
        <w:fldChar w:fldCharType="begin"/>
      </w:r>
      <w:r w:rsidR="00B37183"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B37183" w:rsidRPr="00435A59">
        <w:rPr>
          <w:rFonts w:ascii="Times New Roman" w:hAnsi="Times New Roman" w:cs="Times New Roman"/>
        </w:rPr>
        <w:fldChar w:fldCharType="separate"/>
      </w:r>
      <w:r w:rsidR="00B37183" w:rsidRPr="00435A59">
        <w:rPr>
          <w:rFonts w:ascii="Times New Roman" w:hAnsi="Times New Roman" w:cs="Times New Roman"/>
          <w:vertAlign w:val="superscript"/>
        </w:rPr>
        <w:t>15–17</w:t>
      </w:r>
      <w:r w:rsidR="00B37183" w:rsidRPr="00435A59">
        <w:rPr>
          <w:rFonts w:ascii="Times New Roman" w:hAnsi="Times New Roman" w:cs="Times New Roman"/>
        </w:rPr>
        <w:fldChar w:fldCharType="end"/>
      </w:r>
      <w:r w:rsidR="006B257F" w:rsidRPr="00435A59">
        <w:rPr>
          <w:rFonts w:ascii="Times New Roman" w:hAnsi="Times New Roman" w:cs="Times New Roman"/>
        </w:rPr>
        <w:t xml:space="preserve"> </w:t>
      </w:r>
      <w:r w:rsidR="00435A59" w:rsidRPr="00435A59">
        <w:rPr>
          <w:rFonts w:ascii="Times New Roman" w:hAnsi="Times New Roman" w:cs="Times New Roman"/>
        </w:rPr>
        <w:t xml:space="preserve">The population weighted </w:t>
      </w:r>
      <w:r w:rsidR="00256D82">
        <w:rPr>
          <w:rFonts w:ascii="Times New Roman" w:hAnsi="Times New Roman" w:cs="Times New Roman"/>
        </w:rPr>
        <w:t xml:space="preserve">peak-season </w:t>
      </w:r>
      <w:r w:rsidR="00435A59" w:rsidRPr="00435A59">
        <w:rPr>
          <w:rFonts w:ascii="Times New Roman" w:hAnsi="Times New Roman" w:cs="Times New Roman"/>
        </w:rPr>
        <w:t xml:space="preserve">NDVI was </w:t>
      </w:r>
      <w:r w:rsidR="00435A59">
        <w:rPr>
          <w:rFonts w:ascii="Times New Roman" w:hAnsi="Times New Roman" w:cs="Times New Roman"/>
        </w:rPr>
        <w:t xml:space="preserve">calculated for each city according to the following equation: </w:t>
      </w:r>
    </w:p>
    <w:p w14:paraId="64A6F1A9" w14:textId="423221BE" w:rsidR="00435A59" w:rsidRPr="00435A59" w:rsidRDefault="00435A59" w:rsidP="00435A59">
      <w:pPr>
        <w:jc w:val="center"/>
        <w:rPr>
          <w:rFonts w:ascii="Times New Roman" w:eastAsiaTheme="minorEastAsia" w:hAnsi="Times New Roman" w:cs="Times New Roman"/>
        </w:rPr>
      </w:pPr>
      <w:r w:rsidRPr="00435A59">
        <w:rPr>
          <w:rFonts w:ascii="Cambria Math" w:hAnsi="Cambria Math" w:cs="Times New Roman"/>
        </w:rPr>
        <w:lastRenderedPageBreak/>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256D82">
        <w:rPr>
          <w:rFonts w:ascii="Times New Roman" w:eastAsiaTheme="minorEastAsia" w:hAnsi="Times New Roman" w:cs="Times New Roman"/>
        </w:rPr>
        <w:t>.</w:t>
      </w:r>
    </w:p>
    <w:p w14:paraId="7615D1F6" w14:textId="77777777" w:rsidR="00435A59" w:rsidRDefault="00435A59" w:rsidP="00435A59">
      <w:pPr>
        <w:rPr>
          <w:rFonts w:ascii="Times New Roman" w:hAnsi="Times New Roman" w:cs="Times New Roman"/>
        </w:rPr>
      </w:pPr>
    </w:p>
    <w:p w14:paraId="642D97C1" w14:textId="4423B389" w:rsidR="00632B39" w:rsidRDefault="00256D82" w:rsidP="00847BEB">
      <w:pPr>
        <w:rPr>
          <w:rFonts w:ascii="Times New Roman" w:hAnsi="Times New Roman" w:cs="Times New Roman"/>
        </w:rPr>
      </w:pPr>
      <w:r>
        <w:rPr>
          <w:rFonts w:ascii="Times New Roman" w:hAnsi="Times New Roman" w:cs="Times New Roman"/>
        </w:rPr>
        <w:t xml:space="preserve">The average peak-season NDVI value in pixel </w:t>
      </w:r>
      <w:proofErr w:type="spellStart"/>
      <w:r>
        <w:rPr>
          <w:rFonts w:ascii="Times New Roman" w:hAnsi="Times New Roman" w:cs="Times New Roman"/>
        </w:rPr>
        <w:t>i</w:t>
      </w:r>
      <w:proofErr w:type="spellEnd"/>
      <w:r>
        <w:rPr>
          <w:rFonts w:ascii="Times New Roman" w:hAnsi="Times New Roman" w:cs="Times New Roman"/>
        </w:rPr>
        <w:t xml:space="preserve"> (</w:t>
      </w:r>
      <w:proofErr w:type="spellStart"/>
      <w:r w:rsidRPr="00256D82">
        <w:rPr>
          <w:rFonts w:ascii="Times New Roman" w:hAnsi="Times New Roman" w:cs="Times New Roman"/>
        </w:rPr>
        <w:t>NDVI</w:t>
      </w:r>
      <w:r>
        <w:rPr>
          <w:rFonts w:ascii="Times New Roman" w:hAnsi="Times New Roman" w:cs="Times New Roman"/>
          <w:vertAlign w:val="subscript"/>
        </w:rPr>
        <w:t>i</w:t>
      </w:r>
      <w:proofErr w:type="spellEnd"/>
      <w:r>
        <w:rPr>
          <w:rFonts w:ascii="Times New Roman" w:hAnsi="Times New Roman" w:cs="Times New Roman"/>
        </w:rPr>
        <w:t>)</w:t>
      </w:r>
      <w:r>
        <w:rPr>
          <w:rFonts w:ascii="Times New Roman" w:hAnsi="Times New Roman" w:cs="Times New Roman"/>
          <w:vertAlign w:val="subscript"/>
        </w:rPr>
        <w:t xml:space="preserve"> </w:t>
      </w:r>
      <w:r>
        <w:rPr>
          <w:rFonts w:ascii="Times New Roman" w:hAnsi="Times New Roman" w:cs="Times New Roman"/>
        </w:rPr>
        <w:t xml:space="preserve">was multiplied by the population in the corresponding pixel </w:t>
      </w:r>
      <w:r w:rsidR="004A1F08">
        <w:rPr>
          <w:rFonts w:ascii="Times New Roman" w:hAnsi="Times New Roman" w:cs="Times New Roman"/>
        </w:rPr>
        <w:t xml:space="preserve">for that year </w:t>
      </w:r>
      <w:r>
        <w:rPr>
          <w:rFonts w:ascii="Times New Roman" w:hAnsi="Times New Roman" w:cs="Times New Roman"/>
        </w:rPr>
        <w:t>(</w:t>
      </w:r>
      <w:proofErr w:type="spellStart"/>
      <w:r>
        <w:rPr>
          <w:rFonts w:ascii="Times New Roman" w:hAnsi="Times New Roman" w:cs="Times New Roman"/>
        </w:rPr>
        <w:t>population</w:t>
      </w:r>
      <w:r>
        <w:rPr>
          <w:rFonts w:ascii="Times New Roman" w:hAnsi="Times New Roman" w:cs="Times New Roman"/>
          <w:vertAlign w:val="subscript"/>
        </w:rPr>
        <w:t>i</w:t>
      </w:r>
      <w:proofErr w:type="spellEnd"/>
      <w:r>
        <w:rPr>
          <w:rFonts w:ascii="Times New Roman" w:hAnsi="Times New Roman" w:cs="Times New Roman"/>
        </w:rPr>
        <w:t xml:space="preserve">). These values </w:t>
      </w:r>
      <w:r w:rsidR="004A1F08">
        <w:rPr>
          <w:rFonts w:ascii="Times New Roman" w:hAnsi="Times New Roman" w:cs="Times New Roman"/>
        </w:rPr>
        <w:t xml:space="preserve">were </w:t>
      </w:r>
      <w:r>
        <w:rPr>
          <w:rFonts w:ascii="Times New Roman" w:hAnsi="Times New Roman" w:cs="Times New Roman"/>
        </w:rPr>
        <w:t xml:space="preserve">summed across all pixels within the urban boundaries and divided by the total </w:t>
      </w:r>
      <w:r w:rsidR="004A1F08">
        <w:rPr>
          <w:rFonts w:ascii="Times New Roman" w:hAnsi="Times New Roman" w:cs="Times New Roman"/>
        </w:rPr>
        <w:t xml:space="preserve">city </w:t>
      </w:r>
      <w:r>
        <w:rPr>
          <w:rFonts w:ascii="Times New Roman" w:hAnsi="Times New Roman" w:cs="Times New Roman"/>
        </w:rPr>
        <w:t xml:space="preserve">population for that year. </w:t>
      </w:r>
    </w:p>
    <w:p w14:paraId="7C84A871" w14:textId="77777777" w:rsidR="0019782A" w:rsidRDefault="0019782A" w:rsidP="00847BEB">
      <w:pPr>
        <w:rPr>
          <w:rFonts w:ascii="Times New Roman" w:hAnsi="Times New Roman" w:cs="Times New Roman"/>
        </w:rPr>
      </w:pPr>
    </w:p>
    <w:p w14:paraId="6F5BCFEB" w14:textId="1771874C" w:rsidR="0019782A" w:rsidRDefault="0019782A" w:rsidP="00847BEB">
      <w:pPr>
        <w:rPr>
          <w:rFonts w:ascii="Times New Roman" w:hAnsi="Times New Roman" w:cs="Times New Roman"/>
        </w:rPr>
      </w:pPr>
      <w:r>
        <w:rPr>
          <w:rFonts w:ascii="Times New Roman" w:hAnsi="Times New Roman" w:cs="Times New Roman"/>
        </w:rPr>
        <w:t>Depending on what groupings use introduce:</w:t>
      </w:r>
    </w:p>
    <w:p w14:paraId="79056C48" w14:textId="43DC9AA4" w:rsidR="0019782A" w:rsidRPr="001F69F2" w:rsidRDefault="0019782A" w:rsidP="00847BEB">
      <w:pPr>
        <w:rPr>
          <w:rFonts w:ascii="Times New Roman" w:hAnsi="Times New Roman" w:cs="Times New Roman"/>
        </w:rPr>
      </w:pPr>
      <w:r w:rsidRPr="001F69F2">
        <w:rPr>
          <w:rFonts w:ascii="Times New Roman" w:hAnsi="Times New Roman" w:cs="Times New Roman"/>
        </w:rPr>
        <w:t xml:space="preserve">Development Index, </w:t>
      </w:r>
      <w:proofErr w:type="spellStart"/>
      <w:r w:rsidRPr="001F69F2">
        <w:rPr>
          <w:rFonts w:ascii="Times New Roman" w:hAnsi="Times New Roman" w:cs="Times New Roman"/>
        </w:rPr>
        <w:t>Köppen</w:t>
      </w:r>
      <w:proofErr w:type="spellEnd"/>
      <w:r w:rsidRPr="001F69F2">
        <w:rPr>
          <w:rFonts w:ascii="Times New Roman" w:hAnsi="Times New Roman" w:cs="Times New Roman"/>
        </w:rPr>
        <w:t xml:space="preserve"> Climate Classification System, Lancet Countdown groupings, country groupings, and or WHO regions</w:t>
      </w:r>
    </w:p>
    <w:p w14:paraId="05E6DE3F" w14:textId="77777777" w:rsidR="00A06A27" w:rsidRPr="00E150CA" w:rsidRDefault="00A06A27" w:rsidP="00551D54">
      <w:pPr>
        <w:rPr>
          <w:rFonts w:ascii="Times New Roman" w:hAnsi="Times New Roman" w:cs="Times New Roman"/>
        </w:rPr>
      </w:pPr>
    </w:p>
    <w:p w14:paraId="73B34BEB" w14:textId="705A0A43" w:rsidR="00A06A27" w:rsidRDefault="00A06A27" w:rsidP="00551D54">
      <w:pPr>
        <w:rPr>
          <w:rFonts w:ascii="Times New Roman" w:hAnsi="Times New Roman" w:cs="Times New Roman"/>
          <w:i/>
          <w:iCs/>
        </w:rPr>
      </w:pPr>
      <w:r w:rsidRPr="00E150CA">
        <w:rPr>
          <w:rFonts w:ascii="Times New Roman" w:hAnsi="Times New Roman" w:cs="Times New Roman"/>
          <w:i/>
          <w:iCs/>
        </w:rPr>
        <w:t>Relative Contribution of Health Impact Assessment Inputs</w:t>
      </w:r>
    </w:p>
    <w:p w14:paraId="58BD561B" w14:textId="77777777" w:rsidR="00701FCC" w:rsidRDefault="00701FCC" w:rsidP="00551D54">
      <w:pPr>
        <w:rPr>
          <w:rFonts w:ascii="Times New Roman" w:hAnsi="Times New Roman" w:cs="Times New Roman"/>
          <w:i/>
          <w:iCs/>
        </w:rPr>
      </w:pPr>
    </w:p>
    <w:p w14:paraId="15447CC0" w14:textId="0AD2CB81" w:rsidR="00701FCC" w:rsidRDefault="00701FCC" w:rsidP="00551D54">
      <w:pPr>
        <w:rPr>
          <w:rFonts w:ascii="Times New Roman" w:hAnsi="Times New Roman" w:cs="Times New Roman"/>
        </w:rPr>
      </w:pPr>
      <w:r>
        <w:rPr>
          <w:rFonts w:ascii="Times New Roman" w:hAnsi="Times New Roman" w:cs="Times New Roman"/>
        </w:rPr>
        <w:t>Description of how we apportioned changes in mortality to changes in pop, changes in NDVI, and changes in baseline mortality--- not included would be changes to distribution of greenspace/population, and changes to age structure (par to changes in baseline mortality</w:t>
      </w:r>
    </w:p>
    <w:p w14:paraId="4B92232C" w14:textId="77777777" w:rsidR="00701FCC" w:rsidRDefault="00701FCC" w:rsidP="00551D54">
      <w:pPr>
        <w:rPr>
          <w:rFonts w:ascii="Times New Roman" w:hAnsi="Times New Roman" w:cs="Times New Roman"/>
        </w:rPr>
      </w:pPr>
    </w:p>
    <w:p w14:paraId="2CF29D2B" w14:textId="38D1F170" w:rsidR="00701FCC" w:rsidRDefault="00435A59" w:rsidP="00551D54">
      <w:pPr>
        <w:rPr>
          <w:rFonts w:ascii="Times New Roman" w:hAnsi="Times New Roman" w:cs="Times New Roman"/>
        </w:rPr>
      </w:pPr>
      <w:r>
        <w:rPr>
          <w:rFonts w:ascii="Times New Roman" w:hAnsi="Times New Roman" w:cs="Times New Roman"/>
        </w:rPr>
        <w:t>AND/</w:t>
      </w:r>
      <w:r w:rsidR="00701FCC">
        <w:rPr>
          <w:rFonts w:ascii="Times New Roman" w:hAnsi="Times New Roman" w:cs="Times New Roman"/>
        </w:rPr>
        <w:t>OR</w:t>
      </w:r>
    </w:p>
    <w:p w14:paraId="1E6E7795" w14:textId="77777777" w:rsidR="00EE5CD0" w:rsidRDefault="00EE5CD0" w:rsidP="00551D54">
      <w:pPr>
        <w:rPr>
          <w:rFonts w:ascii="Times New Roman" w:hAnsi="Times New Roman" w:cs="Times New Roman"/>
        </w:rPr>
      </w:pPr>
    </w:p>
    <w:p w14:paraId="2A6E0B05" w14:textId="4385C679" w:rsidR="00EE5CD0" w:rsidRDefault="00EE5CD0" w:rsidP="00EE5CD0">
      <w:pPr>
        <w:rPr>
          <w:rFonts w:ascii="Times New Roman" w:hAnsi="Times New Roman" w:cs="Times New Roman"/>
          <w:i/>
          <w:iCs/>
        </w:rPr>
      </w:pPr>
      <w:r>
        <w:rPr>
          <w:rFonts w:ascii="Times New Roman" w:hAnsi="Times New Roman" w:cs="Times New Roman"/>
          <w:i/>
          <w:iCs/>
        </w:rPr>
        <w:t xml:space="preserve">The Health Burden of Urban Environmental Risk Factors </w:t>
      </w:r>
    </w:p>
    <w:p w14:paraId="679A6DAA" w14:textId="77777777" w:rsidR="00EE5CD0" w:rsidRDefault="00EE5CD0" w:rsidP="00551D54">
      <w:pPr>
        <w:rPr>
          <w:rFonts w:ascii="Times New Roman" w:hAnsi="Times New Roman" w:cs="Times New Roman"/>
        </w:rPr>
      </w:pPr>
    </w:p>
    <w:p w14:paraId="59747D91" w14:textId="7B7F4268" w:rsidR="00701FCC" w:rsidRDefault="00701FCC" w:rsidP="00551D54">
      <w:pPr>
        <w:rPr>
          <w:rFonts w:ascii="Times New Roman" w:hAnsi="Times New Roman" w:cs="Times New Roman"/>
        </w:rPr>
      </w:pPr>
      <w:r>
        <w:rPr>
          <w:rFonts w:ascii="Times New Roman" w:hAnsi="Times New Roman" w:cs="Times New Roman"/>
        </w:rPr>
        <w:t xml:space="preserve">Compare lack of urban greenspace as risk factor relative to </w:t>
      </w:r>
      <w:r w:rsidR="00435A59">
        <w:rPr>
          <w:rFonts w:ascii="Times New Roman" w:hAnsi="Times New Roman" w:cs="Times New Roman"/>
        </w:rPr>
        <w:t>PM2.5 and ozone from</w:t>
      </w:r>
      <w:r>
        <w:rPr>
          <w:rFonts w:ascii="Times New Roman" w:hAnsi="Times New Roman" w:cs="Times New Roman"/>
        </w:rPr>
        <w:t xml:space="preserve"> 2015-2020?</w:t>
      </w:r>
    </w:p>
    <w:p w14:paraId="5A34BA85" w14:textId="672CAF44" w:rsidR="00F82E36" w:rsidRDefault="00F82E36" w:rsidP="00F82E36">
      <w:pPr>
        <w:pStyle w:val="ListParagraph"/>
        <w:numPr>
          <w:ilvl w:val="0"/>
          <w:numId w:val="8"/>
        </w:numPr>
        <w:rPr>
          <w:rFonts w:ascii="Times New Roman" w:hAnsi="Times New Roman" w:cs="Times New Roman"/>
        </w:rPr>
      </w:pPr>
      <w:r>
        <w:rPr>
          <w:rFonts w:ascii="Times New Roman" w:hAnsi="Times New Roman" w:cs="Times New Roman"/>
        </w:rPr>
        <w:t>Some weirdness b/c air pollutants have a counterfactual while NDVI can only be compared to itself so comparison might need to be 2015 v. 2020 how have they changed as risk factors over time or .1 increase in NDVI v. x ppb decrease in air pollutant</w:t>
      </w:r>
    </w:p>
    <w:p w14:paraId="5C125FD0" w14:textId="1198DC49" w:rsidR="00435A59" w:rsidRDefault="00435A59" w:rsidP="00F82E36">
      <w:pPr>
        <w:pStyle w:val="ListParagraph"/>
        <w:numPr>
          <w:ilvl w:val="0"/>
          <w:numId w:val="8"/>
        </w:numPr>
        <w:rPr>
          <w:rFonts w:ascii="Times New Roman" w:hAnsi="Times New Roman" w:cs="Times New Roman"/>
        </w:rPr>
      </w:pPr>
      <w:r>
        <w:rPr>
          <w:rFonts w:ascii="Times New Roman" w:hAnsi="Times New Roman" w:cs="Times New Roman"/>
        </w:rPr>
        <w:t xml:space="preserve">Pm2.5 is a 6 different outcome combined mortality, ozone chronic resp mortality, and </w:t>
      </w:r>
      <w:proofErr w:type="spellStart"/>
      <w:r>
        <w:rPr>
          <w:rFonts w:ascii="Times New Roman" w:hAnsi="Times New Roman" w:cs="Times New Roman"/>
        </w:rPr>
        <w:t>ndvi</w:t>
      </w:r>
      <w:proofErr w:type="spellEnd"/>
      <w:r>
        <w:rPr>
          <w:rFonts w:ascii="Times New Roman" w:hAnsi="Times New Roman" w:cs="Times New Roman"/>
        </w:rPr>
        <w:t xml:space="preserve"> all-cause (possibly ok if only pathways to mortality for pm2.5 and ozone are those included?)</w:t>
      </w:r>
    </w:p>
    <w:p w14:paraId="1D9A285C" w14:textId="5F6B302B" w:rsidR="00BE036F" w:rsidRPr="00F51C2B" w:rsidRDefault="00435A59" w:rsidP="00BE036F">
      <w:pPr>
        <w:pStyle w:val="ListParagraph"/>
        <w:numPr>
          <w:ilvl w:val="0"/>
          <w:numId w:val="8"/>
        </w:numPr>
        <w:rPr>
          <w:rFonts w:ascii="Times New Roman" w:hAnsi="Times New Roman" w:cs="Times New Roman"/>
        </w:rPr>
      </w:pPr>
      <w:r>
        <w:rPr>
          <w:rFonts w:ascii="Times New Roman" w:hAnsi="Times New Roman" w:cs="Times New Roman"/>
        </w:rPr>
        <w:t>Possible to figure out deaths per some decrease in air pollutant from info provided?</w:t>
      </w:r>
    </w:p>
    <w:p w14:paraId="4B0A8DCB" w14:textId="77777777" w:rsidR="00FA2EC9" w:rsidRPr="00E150CA" w:rsidRDefault="00FA2EC9"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002D337" w14:textId="77777777" w:rsidR="00551D54" w:rsidRPr="00ED662B"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3CBD27E3" w14:textId="77777777" w:rsidR="0047751C" w:rsidRDefault="0047751C" w:rsidP="00551D54">
      <w:pPr>
        <w:rPr>
          <w:rFonts w:ascii="Times New Roman" w:hAnsi="Times New Roman" w:cs="Times New Roman"/>
        </w:rPr>
      </w:pPr>
    </w:p>
    <w:p w14:paraId="2122F28B" w14:textId="77777777" w:rsidR="00ED662B" w:rsidRDefault="00ED662B" w:rsidP="00551D54">
      <w:pPr>
        <w:rPr>
          <w:rFonts w:ascii="Times New Roman" w:hAnsi="Times New Roman" w:cs="Times New Roman"/>
        </w:rPr>
      </w:pPr>
    </w:p>
    <w:p w14:paraId="5075A444" w14:textId="77777777" w:rsidR="00ED662B" w:rsidRDefault="00ED662B" w:rsidP="00551D54">
      <w:pPr>
        <w:rPr>
          <w:rFonts w:ascii="Times New Roman" w:hAnsi="Times New Roman" w:cs="Times New Roman"/>
        </w:rPr>
      </w:pPr>
    </w:p>
    <w:p w14:paraId="403A4E7F" w14:textId="77777777" w:rsidR="00ED662B" w:rsidRDefault="00ED662B" w:rsidP="00551D54">
      <w:pPr>
        <w:rPr>
          <w:rFonts w:ascii="Times New Roman" w:hAnsi="Times New Roman" w:cs="Times New Roman"/>
        </w:rPr>
      </w:pP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77777777" w:rsidR="00ED662B" w:rsidRDefault="00ED662B" w:rsidP="00551D54">
      <w:pPr>
        <w:rPr>
          <w:rFonts w:ascii="Times New Roman" w:hAnsi="Times New Roman" w:cs="Times New Roman"/>
        </w:rPr>
      </w:pPr>
    </w:p>
    <w:p w14:paraId="0EA60C9A" w14:textId="57C89198" w:rsidR="00ED662B" w:rsidRDefault="00ED662B" w:rsidP="00551D54">
      <w:pPr>
        <w:rPr>
          <w:rFonts w:ascii="Times New Roman" w:hAnsi="Times New Roman" w:cs="Times New Roman"/>
        </w:rPr>
      </w:pPr>
      <w:r>
        <w:rPr>
          <w:rFonts w:ascii="Times New Roman" w:hAnsi="Times New Roman" w:cs="Times New Roman"/>
          <w:i/>
          <w:iCs/>
          <w:noProof/>
          <w:color w:val="156082" w:themeColor="accent1"/>
        </w:rPr>
        <w:lastRenderedPageBreak/>
        <w:drawing>
          <wp:inline distT="0" distB="0" distL="0" distR="0" wp14:anchorId="448654E0" wp14:editId="1D9CF80F">
            <wp:extent cx="4914900" cy="2057400"/>
            <wp:effectExtent l="0" t="0" r="0" b="0"/>
            <wp:docPr id="1446968831"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968831" name="Picture 1" descr="A map of the worl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14900" cy="2057400"/>
                    </a:xfrm>
                    <a:prstGeom prst="rect">
                      <a:avLst/>
                    </a:prstGeom>
                  </pic:spPr>
                </pic:pic>
              </a:graphicData>
            </a:graphic>
          </wp:inline>
        </w:drawing>
      </w:r>
    </w:p>
    <w:p w14:paraId="04BD5B0C" w14:textId="77777777" w:rsidR="00ED662B" w:rsidRDefault="00ED662B" w:rsidP="00551D54">
      <w:pPr>
        <w:rPr>
          <w:rFonts w:ascii="Times New Roman" w:hAnsi="Times New Roman" w:cs="Times New Roman"/>
        </w:rPr>
      </w:pPr>
    </w:p>
    <w:p w14:paraId="4CC64F68" w14:textId="77777777"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1. </w:t>
      </w:r>
      <w:r w:rsidRPr="00ED662B">
        <w:rPr>
          <w:rFonts w:ascii="Times New Roman" w:hAnsi="Times New Roman" w:cs="Times New Roman"/>
          <w:i/>
          <w:iCs/>
        </w:rPr>
        <w:t>2023 population-weighted peak NDVI.</w:t>
      </w:r>
    </w:p>
    <w:p w14:paraId="028D9DBE" w14:textId="77777777" w:rsidR="00ED662B" w:rsidRDefault="00ED662B" w:rsidP="00551D54">
      <w:pPr>
        <w:rPr>
          <w:rFonts w:ascii="Times New Roman" w:hAnsi="Times New Roman" w:cs="Times New Roman"/>
        </w:rPr>
      </w:pPr>
    </w:p>
    <w:p w14:paraId="7B0BCEE1" w14:textId="228A0704" w:rsidR="00ED662B" w:rsidRPr="00ED662B" w:rsidRDefault="00BE604A" w:rsidP="00ED662B">
      <w:pPr>
        <w:pStyle w:val="ListParagraph"/>
        <w:numPr>
          <w:ilvl w:val="0"/>
          <w:numId w:val="8"/>
        </w:numPr>
        <w:rPr>
          <w:rFonts w:ascii="Times New Roman" w:hAnsi="Times New Roman" w:cs="Times New Roman"/>
        </w:rPr>
      </w:pPr>
      <w:r>
        <w:rPr>
          <w:rFonts w:ascii="Times New Roman" w:hAnsi="Times New Roman" w:cs="Times New Roman"/>
        </w:rPr>
        <w:t xml:space="preserve">2015 pop, 2020 % diff, 2023 % diff show in opposite colors (color-blind friendly) </w:t>
      </w:r>
    </w:p>
    <w:p w14:paraId="4EA63039" w14:textId="77777777" w:rsidR="00FA2EC9" w:rsidRDefault="00FA2EC9" w:rsidP="00551D54">
      <w:pPr>
        <w:rPr>
          <w:rFonts w:ascii="Times New Roman" w:hAnsi="Times New Roman" w:cs="Times New Roman"/>
        </w:rPr>
      </w:pPr>
    </w:p>
    <w:p w14:paraId="44F026F6" w14:textId="2648AE7B" w:rsidR="00ED662B" w:rsidRDefault="00ED662B" w:rsidP="00551D54">
      <w:pPr>
        <w:rPr>
          <w:rFonts w:ascii="Times New Roman" w:hAnsi="Times New Roman" w:cs="Times New Roman"/>
          <w:i/>
          <w:iCs/>
        </w:rPr>
      </w:pPr>
      <w:r w:rsidRPr="0049174D">
        <w:rPr>
          <w:rFonts w:ascii="Times New Roman" w:hAnsi="Times New Roman" w:cs="Times New Roman"/>
          <w:b/>
          <w:bCs/>
          <w:i/>
          <w:iCs/>
        </w:rPr>
        <w:t>Figure 2</w:t>
      </w:r>
      <w:r w:rsidR="0049174D" w:rsidRPr="0049174D">
        <w:rPr>
          <w:rFonts w:ascii="Times New Roman" w:hAnsi="Times New Roman" w:cs="Times New Roman"/>
          <w:b/>
          <w:bCs/>
          <w:i/>
          <w:iCs/>
        </w:rPr>
        <w:t>.</w:t>
      </w:r>
      <w:r w:rsidR="0049174D" w:rsidRPr="0049174D">
        <w:rPr>
          <w:rFonts w:ascii="Times New Roman" w:hAnsi="Times New Roman" w:cs="Times New Roman"/>
          <w:i/>
          <w:iCs/>
        </w:rPr>
        <w:t xml:space="preserve"> Green and blue area. </w:t>
      </w:r>
      <w:r w:rsidR="00BE604A">
        <w:rPr>
          <w:rFonts w:ascii="Times New Roman" w:hAnsi="Times New Roman" w:cs="Times New Roman"/>
          <w:i/>
          <w:iCs/>
        </w:rPr>
        <w:t>Organize by pop size w/in region, by HDI see if any trends appear, if not could be multi-panel by region</w:t>
      </w:r>
    </w:p>
    <w:p w14:paraId="1904F4FD" w14:textId="344B04E3" w:rsidR="005B2BD0" w:rsidRDefault="005B2BD0" w:rsidP="00551D54">
      <w:pPr>
        <w:rPr>
          <w:rFonts w:ascii="Times New Roman" w:hAnsi="Times New Roman" w:cs="Times New Roman"/>
          <w:i/>
          <w:iCs/>
        </w:rPr>
      </w:pPr>
      <w:r>
        <w:rPr>
          <w:rFonts w:ascii="Times New Roman" w:hAnsi="Times New Roman" w:cs="Times New Roman"/>
          <w:i/>
          <w:iCs/>
          <w:noProof/>
        </w:rPr>
        <w:drawing>
          <wp:inline distT="0" distB="0" distL="0" distR="0" wp14:anchorId="3D073C5A" wp14:editId="10156344">
            <wp:extent cx="5943600" cy="3166745"/>
            <wp:effectExtent l="0" t="0" r="0" b="0"/>
            <wp:docPr id="1636307655" name="Picture 1" descr="A diagram of a type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307655" name="Picture 1" descr="A diagram of a type of data&#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943600" cy="3166745"/>
                    </a:xfrm>
                    <a:prstGeom prst="rect">
                      <a:avLst/>
                    </a:prstGeom>
                  </pic:spPr>
                </pic:pic>
              </a:graphicData>
            </a:graphic>
          </wp:inline>
        </w:drawing>
      </w:r>
    </w:p>
    <w:p w14:paraId="199095B6" w14:textId="77777777" w:rsidR="0049174D" w:rsidRDefault="0049174D" w:rsidP="00551D54">
      <w:pPr>
        <w:rPr>
          <w:rFonts w:ascii="Times New Roman" w:hAnsi="Times New Roman" w:cs="Times New Roman"/>
        </w:rPr>
      </w:pPr>
    </w:p>
    <w:p w14:paraId="58261D5C" w14:textId="25A3D78A"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Annual all-cause change in mortality associated with changes in NDVI.</w:t>
      </w:r>
    </w:p>
    <w:p w14:paraId="18CE13A2" w14:textId="77777777" w:rsidR="0049174D" w:rsidRDefault="0049174D" w:rsidP="00551D54">
      <w:pPr>
        <w:rPr>
          <w:rFonts w:ascii="Times New Roman" w:hAnsi="Times New Roman" w:cs="Times New Roman"/>
        </w:rPr>
      </w:pPr>
    </w:p>
    <w:p w14:paraId="5692252D" w14:textId="77777777" w:rsidR="00BE604A" w:rsidRDefault="00BE604A" w:rsidP="00551D54">
      <w:pPr>
        <w:rPr>
          <w:rFonts w:ascii="Times New Roman" w:hAnsi="Times New Roman" w:cs="Times New Roman"/>
        </w:rPr>
      </w:pPr>
      <w:r>
        <w:rPr>
          <w:rFonts w:ascii="Times New Roman" w:hAnsi="Times New Roman" w:cs="Times New Roman"/>
        </w:rPr>
        <w:t xml:space="preserve">Multi-panel: </w:t>
      </w:r>
      <w:r w:rsidR="0049174D">
        <w:rPr>
          <w:rFonts w:ascii="Times New Roman" w:hAnsi="Times New Roman" w:cs="Times New Roman"/>
        </w:rPr>
        <w:t xml:space="preserve">per 100,000 </w:t>
      </w:r>
      <w:r>
        <w:rPr>
          <w:rFonts w:ascii="Times New Roman" w:hAnsi="Times New Roman" w:cs="Times New Roman"/>
        </w:rPr>
        <w:t>results. Panel A: 2020 v 2015 using 2015 for pop and mort</w:t>
      </w:r>
      <w:r w:rsidR="0049174D">
        <w:rPr>
          <w:rFonts w:ascii="Times New Roman" w:hAnsi="Times New Roman" w:cs="Times New Roman"/>
        </w:rPr>
        <w:t xml:space="preserve"> </w:t>
      </w:r>
    </w:p>
    <w:p w14:paraId="34366A64" w14:textId="77777777" w:rsidR="00BE604A" w:rsidRDefault="00BE604A" w:rsidP="00551D54">
      <w:pPr>
        <w:rPr>
          <w:rFonts w:ascii="Times New Roman" w:hAnsi="Times New Roman" w:cs="Times New Roman"/>
        </w:rPr>
      </w:pPr>
      <w:r>
        <w:rPr>
          <w:rFonts w:ascii="Times New Roman" w:hAnsi="Times New Roman" w:cs="Times New Roman"/>
        </w:rPr>
        <w:t xml:space="preserve">Panel B: 2023 v 2020 using 2020 for pop and mort </w:t>
      </w:r>
    </w:p>
    <w:p w14:paraId="4343B97A" w14:textId="77777777" w:rsidR="0049174D" w:rsidRDefault="0049174D" w:rsidP="00551D54">
      <w:pPr>
        <w:rPr>
          <w:rFonts w:ascii="Times New Roman" w:hAnsi="Times New Roman" w:cs="Times New Roman"/>
        </w:rPr>
      </w:pPr>
    </w:p>
    <w:p w14:paraId="46921832" w14:textId="6736418A" w:rsidR="0049174D" w:rsidRDefault="0049174D" w:rsidP="00551D54">
      <w:pPr>
        <w:rPr>
          <w:rFonts w:ascii="Times New Roman" w:hAnsi="Times New Roman" w:cs="Times New Roman"/>
        </w:rPr>
      </w:pPr>
      <w:r>
        <w:rPr>
          <w:rFonts w:ascii="Times New Roman" w:hAnsi="Times New Roman" w:cs="Times New Roman"/>
          <w:b/>
          <w:bCs/>
        </w:rPr>
        <w:t xml:space="preserve">Figure 4. </w:t>
      </w:r>
      <w:r w:rsidR="00BE604A">
        <w:rPr>
          <w:rFonts w:ascii="Times New Roman" w:hAnsi="Times New Roman" w:cs="Times New Roman"/>
        </w:rPr>
        <w:t>breakdown contributing factors</w:t>
      </w:r>
    </w:p>
    <w:p w14:paraId="0B5B83F4" w14:textId="525E723C" w:rsidR="00BE604A" w:rsidRDefault="00BE604A" w:rsidP="00551D54">
      <w:pPr>
        <w:rPr>
          <w:rFonts w:ascii="Times New Roman" w:hAnsi="Times New Roman" w:cs="Times New Roman"/>
        </w:rPr>
      </w:pPr>
      <w:r>
        <w:rPr>
          <w:rFonts w:ascii="Times New Roman" w:hAnsi="Times New Roman" w:cs="Times New Roman"/>
        </w:rPr>
        <w:t xml:space="preserve">Look at Veronica’s PM paper--- avg across cities in each region </w:t>
      </w:r>
      <w:r w:rsidR="00AB4188">
        <w:rPr>
          <w:rFonts w:ascii="Times New Roman" w:hAnsi="Times New Roman" w:cs="Times New Roman"/>
        </w:rPr>
        <w:t xml:space="preserve">(line graphs with trend for population, </w:t>
      </w:r>
    </w:p>
    <w:p w14:paraId="22B44AA0" w14:textId="7DEE5D99" w:rsidR="0049174D" w:rsidRDefault="00AB4188" w:rsidP="00551D54">
      <w:pPr>
        <w:rPr>
          <w:rFonts w:ascii="Times New Roman" w:hAnsi="Times New Roman" w:cs="Times New Roman"/>
        </w:rPr>
      </w:pPr>
      <w:r>
        <w:rPr>
          <w:rFonts w:ascii="Times New Roman" w:hAnsi="Times New Roman" w:cs="Times New Roman"/>
          <w:noProof/>
        </w:rPr>
        <w:lastRenderedPageBreak/>
        <w:drawing>
          <wp:inline distT="0" distB="0" distL="0" distR="0" wp14:anchorId="3C89B85C" wp14:editId="749869C8">
            <wp:extent cx="4762500" cy="4381500"/>
            <wp:effectExtent l="0" t="0" r="0" b="0"/>
            <wp:docPr id="1695916721" name="Picture 1"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16721" name="Picture 1" descr="A graph with different colored squar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62500" cy="4381500"/>
                    </a:xfrm>
                    <a:prstGeom prst="rect">
                      <a:avLst/>
                    </a:prstGeom>
                  </pic:spPr>
                </pic:pic>
              </a:graphicData>
            </a:graphic>
          </wp:inline>
        </w:drawing>
      </w:r>
    </w:p>
    <w:p w14:paraId="695826C6" w14:textId="5ADD62C8" w:rsidR="0049174D" w:rsidRDefault="0049174D" w:rsidP="00551D54">
      <w:pPr>
        <w:rPr>
          <w:rFonts w:ascii="Times New Roman" w:hAnsi="Times New Roman" w:cs="Times New Roman"/>
        </w:rPr>
      </w:pPr>
      <w:r>
        <w:rPr>
          <w:rFonts w:ascii="Times New Roman" w:hAnsi="Times New Roman" w:cs="Times New Roman"/>
        </w:rPr>
        <w:t>Possibly 2 panels: 1 showing just 2020 values. Side by side or stacked bar of annual deaths from three sources by region or by HDI level (for air pollutants from recommended to observed levels for NDVI per .1 increase)</w:t>
      </w:r>
    </w:p>
    <w:p w14:paraId="40BD5F7E" w14:textId="77777777" w:rsidR="0049174D" w:rsidRDefault="0049174D" w:rsidP="00551D54">
      <w:pPr>
        <w:rPr>
          <w:rFonts w:ascii="Times New Roman" w:hAnsi="Times New Roman" w:cs="Times New Roman"/>
        </w:rPr>
      </w:pPr>
    </w:p>
    <w:p w14:paraId="2F82273E" w14:textId="6A82FC29" w:rsidR="0049174D" w:rsidRPr="0049174D" w:rsidRDefault="0049174D" w:rsidP="00551D54">
      <w:pPr>
        <w:rPr>
          <w:rFonts w:ascii="Times New Roman" w:hAnsi="Times New Roman" w:cs="Times New Roman"/>
        </w:rPr>
      </w:pPr>
      <w:r>
        <w:rPr>
          <w:rFonts w:ascii="Times New Roman" w:hAnsi="Times New Roman" w:cs="Times New Roman"/>
        </w:rPr>
        <w:t>Second panel showing relative change 2015 v 2020 in deaths from that cause i.e. is it a worsening or improving risk factor</w:t>
      </w: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RR for 20+ adults but all pop included here</w:t>
      </w:r>
    </w:p>
    <w:p w14:paraId="6D9F32EC" w14:textId="3C93E328"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 of NDVI and satellite data</w:t>
      </w:r>
    </w:p>
    <w:p w14:paraId="5296201B" w14:textId="3CCD0745" w:rsidR="00BE604A" w:rsidRPr="000B11D9" w:rsidRDefault="00BE604A" w:rsidP="000B11D9">
      <w:pPr>
        <w:pStyle w:val="ListParagraph"/>
        <w:numPr>
          <w:ilvl w:val="0"/>
          <w:numId w:val="4"/>
        </w:numPr>
        <w:rPr>
          <w:rFonts w:ascii="Times New Roman" w:hAnsi="Times New Roman" w:cs="Times New Roman"/>
        </w:rPr>
      </w:pPr>
      <w:r>
        <w:rPr>
          <w:rFonts w:ascii="Times New Roman" w:hAnsi="Times New Roman" w:cs="Times New Roman"/>
        </w:rPr>
        <w:t>A few sentences comparing rate of change of NDVI v. pollutants to PM2.5/ozone</w:t>
      </w: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2"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3"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4"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5"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383184E9" w14:textId="77777777" w:rsidR="00AF3074" w:rsidRPr="00AF3074" w:rsidRDefault="00C158AD" w:rsidP="00AF3074">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AF3074" w:rsidRPr="00AF3074">
        <w:rPr>
          <w:rFonts w:ascii="Times New Roman" w:hAnsi="Times New Roman" w:cs="Times New Roman"/>
        </w:rPr>
        <w:t>1.</w:t>
      </w:r>
      <w:r w:rsidR="00AF3074" w:rsidRPr="00AF3074">
        <w:rPr>
          <w:rFonts w:ascii="Times New Roman" w:hAnsi="Times New Roman" w:cs="Times New Roman"/>
        </w:rPr>
        <w:tab/>
        <w:t xml:space="preserve">Alex Baeumler, Olivia D’Aoust, Maitreyi Das, et al. </w:t>
      </w:r>
      <w:r w:rsidR="00AF3074" w:rsidRPr="00AF3074">
        <w:rPr>
          <w:rFonts w:ascii="Times New Roman" w:hAnsi="Times New Roman" w:cs="Times New Roman"/>
          <w:i/>
          <w:iCs/>
        </w:rPr>
        <w:t>Demographic Trends and Urbanization</w:t>
      </w:r>
      <w:r w:rsidR="00AF3074" w:rsidRPr="00AF3074">
        <w:rPr>
          <w:rFonts w:ascii="Times New Roman" w:hAnsi="Times New Roman" w:cs="Times New Roman"/>
        </w:rPr>
        <w:t>. World Bank; 2021.</w:t>
      </w:r>
    </w:p>
    <w:p w14:paraId="5EC4B09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w:t>
      </w:r>
      <w:r w:rsidRPr="00AF3074">
        <w:rPr>
          <w:rFonts w:ascii="Times New Roman" w:hAnsi="Times New Roman" w:cs="Times New Roman"/>
        </w:rPr>
        <w:tab/>
        <w:t xml:space="preserve">Hoornweg D, Sugar L, Gomez CLT. Cities and Greenhouse Gas Emissions: Moving Forward. </w:t>
      </w:r>
      <w:r w:rsidRPr="00AF3074">
        <w:rPr>
          <w:rFonts w:ascii="Times New Roman" w:hAnsi="Times New Roman" w:cs="Times New Roman"/>
          <w:i/>
          <w:iCs/>
        </w:rPr>
        <w:t>Urbanisation</w:t>
      </w:r>
      <w:r w:rsidRPr="00AF3074">
        <w:rPr>
          <w:rFonts w:ascii="Times New Roman" w:hAnsi="Times New Roman" w:cs="Times New Roman"/>
        </w:rPr>
        <w:t>. 2020;5(1):43-62. doi:10.1177/2455747120923557</w:t>
      </w:r>
    </w:p>
    <w:p w14:paraId="3AB86C4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3.</w:t>
      </w:r>
      <w:r w:rsidRPr="00AF3074">
        <w:rPr>
          <w:rFonts w:ascii="Times New Roman" w:hAnsi="Times New Roman" w:cs="Times New Roman"/>
        </w:rPr>
        <w:tab/>
        <w:t xml:space="preserve">Yang BY, Zhao T, Hu LX, et al. Greenspace and human health: An umbrella review. </w:t>
      </w:r>
      <w:r w:rsidRPr="00AF3074">
        <w:rPr>
          <w:rFonts w:ascii="Times New Roman" w:hAnsi="Times New Roman" w:cs="Times New Roman"/>
          <w:i/>
          <w:iCs/>
        </w:rPr>
        <w:t>The Innovation</w:t>
      </w:r>
      <w:r w:rsidRPr="00AF3074">
        <w:rPr>
          <w:rFonts w:ascii="Times New Roman" w:hAnsi="Times New Roman" w:cs="Times New Roman"/>
        </w:rPr>
        <w:t>. 2021;2(4):100164. doi:10.1016/j.xinn.2021.100164</w:t>
      </w:r>
    </w:p>
    <w:p w14:paraId="501F83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4.</w:t>
      </w:r>
      <w:r w:rsidRPr="00AF3074">
        <w:rPr>
          <w:rFonts w:ascii="Times New Roman" w:hAnsi="Times New Roman" w:cs="Times New Roman"/>
        </w:rPr>
        <w:tab/>
        <w:t xml:space="preserve">Smith N, Georgiou M, King AC, Tieges Z, Webb S, Chastin S. Urban blue spaces and human health: A systematic review and meta-analysis of quantitative studies. </w:t>
      </w:r>
      <w:r w:rsidRPr="00AF3074">
        <w:rPr>
          <w:rFonts w:ascii="Times New Roman" w:hAnsi="Times New Roman" w:cs="Times New Roman"/>
          <w:i/>
          <w:iCs/>
        </w:rPr>
        <w:t>Cities</w:t>
      </w:r>
      <w:r w:rsidRPr="00AF3074">
        <w:rPr>
          <w:rFonts w:ascii="Times New Roman" w:hAnsi="Times New Roman" w:cs="Times New Roman"/>
        </w:rPr>
        <w:t>. 2021;119:103413. doi:10.1016/j.cities.2021.103413</w:t>
      </w:r>
    </w:p>
    <w:p w14:paraId="640CD0BB"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5.</w:t>
      </w:r>
      <w:r w:rsidRPr="00AF307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AF3074">
        <w:rPr>
          <w:rFonts w:ascii="Times New Roman" w:hAnsi="Times New Roman" w:cs="Times New Roman"/>
          <w:i/>
          <w:iCs/>
        </w:rPr>
        <w:t>Environment International</w:t>
      </w:r>
      <w:r w:rsidRPr="00AF3074">
        <w:rPr>
          <w:rFonts w:ascii="Times New Roman" w:hAnsi="Times New Roman" w:cs="Times New Roman"/>
        </w:rPr>
        <w:t>. 2019;130:104923. doi:10.1016/j.envint.2019.104923</w:t>
      </w:r>
    </w:p>
    <w:p w14:paraId="5AB07A3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lastRenderedPageBreak/>
        <w:t>6.</w:t>
      </w:r>
      <w:r w:rsidRPr="00AF3074">
        <w:rPr>
          <w:rFonts w:ascii="Times New Roman" w:hAnsi="Times New Roman" w:cs="Times New Roman"/>
        </w:rPr>
        <w:tab/>
        <w:t xml:space="preserve">Wolf KL, Lam ST, McKeen JK, Richardson GRA, Van Den Bosch M, Bardekjian AC. Urban Trees and Human Health: A Scoping Review. </w:t>
      </w:r>
      <w:r w:rsidRPr="00AF3074">
        <w:rPr>
          <w:rFonts w:ascii="Times New Roman" w:hAnsi="Times New Roman" w:cs="Times New Roman"/>
          <w:i/>
          <w:iCs/>
        </w:rPr>
        <w:t>IJERPH</w:t>
      </w:r>
      <w:r w:rsidRPr="00AF3074">
        <w:rPr>
          <w:rFonts w:ascii="Times New Roman" w:hAnsi="Times New Roman" w:cs="Times New Roman"/>
        </w:rPr>
        <w:t>. 2020;17(12):4371. doi:10.3390/ijerph17124371</w:t>
      </w:r>
    </w:p>
    <w:p w14:paraId="3F4C5EA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7.</w:t>
      </w:r>
      <w:r w:rsidRPr="00AF3074">
        <w:rPr>
          <w:rFonts w:ascii="Times New Roman" w:hAnsi="Times New Roman" w:cs="Times New Roman"/>
        </w:rPr>
        <w:tab/>
        <w:t xml:space="preserve">Ampatzidis P, Cintolesi C, Kershaw T. Impact of Blue Space Geometry on Urban Heat Island Mitigation. </w:t>
      </w:r>
      <w:r w:rsidRPr="00AF3074">
        <w:rPr>
          <w:rFonts w:ascii="Times New Roman" w:hAnsi="Times New Roman" w:cs="Times New Roman"/>
          <w:i/>
          <w:iCs/>
        </w:rPr>
        <w:t>Climate</w:t>
      </w:r>
      <w:r w:rsidRPr="00AF3074">
        <w:rPr>
          <w:rFonts w:ascii="Times New Roman" w:hAnsi="Times New Roman" w:cs="Times New Roman"/>
        </w:rPr>
        <w:t>. 2023;11(2):28. doi:10.3390/cli11020028</w:t>
      </w:r>
    </w:p>
    <w:p w14:paraId="6FD6FC22"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8.</w:t>
      </w:r>
      <w:r w:rsidRPr="00AF3074">
        <w:rPr>
          <w:rFonts w:ascii="Times New Roman" w:hAnsi="Times New Roman" w:cs="Times New Roman"/>
        </w:rPr>
        <w:tab/>
        <w:t xml:space="preserve">Brückner A, Falkenberg T, Heinzel C, Kistemann T. The Regeneration of Urban Blue Spaces: A Public Health Intervention? Reviewing the Evidence. </w:t>
      </w:r>
      <w:r w:rsidRPr="00AF3074">
        <w:rPr>
          <w:rFonts w:ascii="Times New Roman" w:hAnsi="Times New Roman" w:cs="Times New Roman"/>
          <w:i/>
          <w:iCs/>
        </w:rPr>
        <w:t>Front Public Health</w:t>
      </w:r>
      <w:r w:rsidRPr="00AF3074">
        <w:rPr>
          <w:rFonts w:ascii="Times New Roman" w:hAnsi="Times New Roman" w:cs="Times New Roman"/>
        </w:rPr>
        <w:t>. 2022;9:782101. doi:10.3389/fpubh.2021.782101</w:t>
      </w:r>
    </w:p>
    <w:p w14:paraId="2593A6A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9.</w:t>
      </w:r>
      <w:r w:rsidRPr="00AF3074">
        <w:rPr>
          <w:rFonts w:ascii="Times New Roman" w:hAnsi="Times New Roman" w:cs="Times New Roman"/>
        </w:rPr>
        <w:tab/>
        <w:t xml:space="preserve">Rojas-Rueda D, Nieuwenhuijsen MJ, Gascon M, Perez-Leon D, Mudu P. Green spaces and mortality: a systematic review and meta-analysis of cohort studies. </w:t>
      </w:r>
      <w:r w:rsidRPr="00AF3074">
        <w:rPr>
          <w:rFonts w:ascii="Times New Roman" w:hAnsi="Times New Roman" w:cs="Times New Roman"/>
          <w:i/>
          <w:iCs/>
        </w:rPr>
        <w:t>Lancet Planet Health</w:t>
      </w:r>
      <w:r w:rsidRPr="00AF3074">
        <w:rPr>
          <w:rFonts w:ascii="Times New Roman" w:hAnsi="Times New Roman" w:cs="Times New Roman"/>
        </w:rPr>
        <w:t>. 2019;3(11):e469-e477. doi:10.1016/S2542-5196(19)30215-3</w:t>
      </w:r>
    </w:p>
    <w:p w14:paraId="2C6D29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0.</w:t>
      </w:r>
      <w:r w:rsidRPr="00AF3074">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72E60B2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1.</w:t>
      </w:r>
      <w:r w:rsidRPr="00AF3074">
        <w:rPr>
          <w:rFonts w:ascii="Times New Roman" w:hAnsi="Times New Roman" w:cs="Times New Roman"/>
        </w:rPr>
        <w:tab/>
        <w:t xml:space="preserve">Barboza EP, Cirach M, Khomenko S, et al. Green space and mortality in European cities: a health impact assessment study. </w:t>
      </w:r>
      <w:r w:rsidRPr="00AF3074">
        <w:rPr>
          <w:rFonts w:ascii="Times New Roman" w:hAnsi="Times New Roman" w:cs="Times New Roman"/>
          <w:i/>
          <w:iCs/>
        </w:rPr>
        <w:t>The Lancet Planetary Health</w:t>
      </w:r>
      <w:r w:rsidRPr="00AF3074">
        <w:rPr>
          <w:rFonts w:ascii="Times New Roman" w:hAnsi="Times New Roman" w:cs="Times New Roman"/>
        </w:rPr>
        <w:t>. 2021;5(10):e718-e730. doi:10.1016/S2542-5196(21)00229-1</w:t>
      </w:r>
    </w:p>
    <w:p w14:paraId="7E4791F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2.</w:t>
      </w:r>
      <w:r w:rsidRPr="00AF307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AF3074">
        <w:rPr>
          <w:rFonts w:ascii="Times New Roman" w:hAnsi="Times New Roman" w:cs="Times New Roman"/>
          <w:i/>
          <w:iCs/>
        </w:rPr>
        <w:t>Front Public Health</w:t>
      </w:r>
      <w:r w:rsidRPr="00AF3074">
        <w:rPr>
          <w:rFonts w:ascii="Times New Roman" w:hAnsi="Times New Roman" w:cs="Times New Roman"/>
        </w:rPr>
        <w:t>. 2022;10:841936. doi:10.3389/fpubh.2022.841936</w:t>
      </w:r>
    </w:p>
    <w:p w14:paraId="1AB6A73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3.</w:t>
      </w:r>
      <w:r w:rsidRPr="00AF3074">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AF3074">
        <w:rPr>
          <w:rFonts w:ascii="Times New Roman" w:hAnsi="Times New Roman" w:cs="Times New Roman"/>
          <w:i/>
          <w:iCs/>
        </w:rPr>
        <w:t>The Lancet</w:t>
      </w:r>
      <w:r w:rsidRPr="00AF3074">
        <w:rPr>
          <w:rFonts w:ascii="Times New Roman" w:hAnsi="Times New Roman" w:cs="Times New Roman"/>
        </w:rPr>
        <w:t>. 2023;402(10419):2346-2394. doi:10.1016/S0140-6736(23)01859-7</w:t>
      </w:r>
    </w:p>
    <w:p w14:paraId="6C3A9D2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4.</w:t>
      </w:r>
      <w:r w:rsidRPr="00AF307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1FAC0B1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5.</w:t>
      </w:r>
      <w:r w:rsidRPr="00AF3074">
        <w:rPr>
          <w:rFonts w:ascii="Times New Roman" w:hAnsi="Times New Roman" w:cs="Times New Roman"/>
        </w:rPr>
        <w:tab/>
        <w:t>Global Burden of Disease Collaborative Network. Global Burden of Disease Study 2019 (GBD 2019) Reference Life Table. Published online 2021. doi:10.6069/1D4Y-YQ37</w:t>
      </w:r>
    </w:p>
    <w:p w14:paraId="2632E32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6.</w:t>
      </w:r>
      <w:r w:rsidRPr="00AF3074">
        <w:rPr>
          <w:rFonts w:ascii="Times New Roman" w:hAnsi="Times New Roman" w:cs="Times New Roman"/>
        </w:rPr>
        <w:tab/>
        <w:t>WorldPop. Population Counts 2020 UN-Adjusted Constrained 1 Available from: www.worldpop.org/doi/10.5258/SOTON/WP00660.</w:t>
      </w:r>
    </w:p>
    <w:p w14:paraId="09410891"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7.</w:t>
      </w:r>
      <w:r w:rsidRPr="00AF3074">
        <w:rPr>
          <w:rFonts w:ascii="Times New Roman" w:hAnsi="Times New Roman" w:cs="Times New Roman"/>
        </w:rPr>
        <w:tab/>
        <w:t xml:space="preserve">Georgiou M, Morison G, Smith N, Tieges Z, Chastin S. Mechanisms of Impact of Blue Spaces on Human Health: A Systematic Literature Review and Meta-Analysis. </w:t>
      </w:r>
      <w:r w:rsidRPr="00AF3074">
        <w:rPr>
          <w:rFonts w:ascii="Times New Roman" w:hAnsi="Times New Roman" w:cs="Times New Roman"/>
          <w:i/>
          <w:iCs/>
        </w:rPr>
        <w:t>IJERPH</w:t>
      </w:r>
      <w:r w:rsidRPr="00AF3074">
        <w:rPr>
          <w:rFonts w:ascii="Times New Roman" w:hAnsi="Times New Roman" w:cs="Times New Roman"/>
        </w:rPr>
        <w:t>. 2021;18(5):2486. doi:10.3390/ijerph18052486</w:t>
      </w:r>
    </w:p>
    <w:p w14:paraId="1EF25B66"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lastRenderedPageBreak/>
        <w:t>18.</w:t>
      </w:r>
      <w:r w:rsidRPr="00AF3074">
        <w:rPr>
          <w:rFonts w:ascii="Times New Roman" w:hAnsi="Times New Roman" w:cs="Times New Roman"/>
        </w:rPr>
        <w:tab/>
        <w:t xml:space="preserve">Labib SM, Lindley S, Huck JJ. Nonlinear associations between urban greenness exposures and neighborhood level years of potential life lost: A study in Greater Manchester. </w:t>
      </w:r>
      <w:r w:rsidRPr="00AF3074">
        <w:rPr>
          <w:rFonts w:ascii="Times New Roman" w:hAnsi="Times New Roman" w:cs="Times New Roman"/>
          <w:i/>
          <w:iCs/>
        </w:rPr>
        <w:t>Science Talks</w:t>
      </w:r>
      <w:r w:rsidRPr="00AF3074">
        <w:rPr>
          <w:rFonts w:ascii="Times New Roman" w:hAnsi="Times New Roman" w:cs="Times New Roman"/>
        </w:rPr>
        <w:t>. 2023;6:100218. doi:10.1016/j.sctalk.2023.100218</w:t>
      </w:r>
    </w:p>
    <w:p w14:paraId="52A91EC9"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9.</w:t>
      </w:r>
      <w:r w:rsidRPr="00AF3074">
        <w:rPr>
          <w:rFonts w:ascii="Times New Roman" w:hAnsi="Times New Roman" w:cs="Times New Roman"/>
        </w:rPr>
        <w:tab/>
        <w:t xml:space="preserve">Nieuwenhuijsen M, Gascon M, Martinez D, et al. Air Pollution, Noise, Blue Space, and Green Space and Premature Mortality in Barcelona: A Mega Cohort. </w:t>
      </w:r>
      <w:r w:rsidRPr="00AF3074">
        <w:rPr>
          <w:rFonts w:ascii="Times New Roman" w:hAnsi="Times New Roman" w:cs="Times New Roman"/>
          <w:i/>
          <w:iCs/>
        </w:rPr>
        <w:t>IJERPH</w:t>
      </w:r>
      <w:r w:rsidRPr="00AF3074">
        <w:rPr>
          <w:rFonts w:ascii="Times New Roman" w:hAnsi="Times New Roman" w:cs="Times New Roman"/>
        </w:rPr>
        <w:t>. 2018;15(11):2405. doi:10.3390/ijerph15112405</w:t>
      </w:r>
    </w:p>
    <w:p w14:paraId="3D0EF0D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0.</w:t>
      </w:r>
      <w:r w:rsidRPr="00AF3074">
        <w:rPr>
          <w:rFonts w:ascii="Times New Roman" w:hAnsi="Times New Roman" w:cs="Times New Roman"/>
        </w:rPr>
        <w:tab/>
        <w:t xml:space="preserve">Crouse DL, Pinault L, Balram A, et al. Urban greenness and mortality in Canada’s largest cities: a national cohort study. </w:t>
      </w:r>
      <w:r w:rsidRPr="00AF3074">
        <w:rPr>
          <w:rFonts w:ascii="Times New Roman" w:hAnsi="Times New Roman" w:cs="Times New Roman"/>
          <w:i/>
          <w:iCs/>
        </w:rPr>
        <w:t>The Lancet Planetary Health</w:t>
      </w:r>
      <w:r w:rsidRPr="00AF3074">
        <w:rPr>
          <w:rFonts w:ascii="Times New Roman" w:hAnsi="Times New Roman" w:cs="Times New Roman"/>
        </w:rPr>
        <w:t>. 2017;1(7):e289-e297. doi:10.1016/S2542-5196(17)30118-3</w:t>
      </w:r>
    </w:p>
    <w:p w14:paraId="013A508F"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1.</w:t>
      </w:r>
      <w:r w:rsidRPr="00AF307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AF3074">
        <w:rPr>
          <w:rFonts w:ascii="Times New Roman" w:hAnsi="Times New Roman" w:cs="Times New Roman"/>
          <w:i/>
          <w:iCs/>
        </w:rPr>
        <w:t>Environment International</w:t>
      </w:r>
      <w:r w:rsidRPr="00AF3074">
        <w:rPr>
          <w:rFonts w:ascii="Times New Roman" w:hAnsi="Times New Roman" w:cs="Times New Roman"/>
        </w:rPr>
        <w:t>. 2019;125:430-436. doi:10.1016/j.envint.2019.01.075</w:t>
      </w:r>
    </w:p>
    <w:p w14:paraId="2A603737" w14:textId="52539EF3"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xml:space="preserve">. For articles prepared using Word, where possible please also supply all figures as separate graphics files (in addition to being embedded in the </w:t>
      </w:r>
      <w:r w:rsidRPr="00E150CA">
        <w:rPr>
          <w:rFonts w:ascii="Times New Roman" w:hAnsi="Times New Roman" w:cs="Times New Roman"/>
        </w:rPr>
        <w:lastRenderedPageBreak/>
        <w:t>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6"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1"/>
  </w:num>
  <w:num w:numId="2" w16cid:durableId="1019628243">
    <w:abstractNumId w:val="7"/>
  </w:num>
  <w:num w:numId="3" w16cid:durableId="821000053">
    <w:abstractNumId w:val="5"/>
  </w:num>
  <w:num w:numId="4" w16cid:durableId="620766084">
    <w:abstractNumId w:val="3"/>
  </w:num>
  <w:num w:numId="5" w16cid:durableId="1697389622">
    <w:abstractNumId w:val="6"/>
  </w:num>
  <w:num w:numId="6" w16cid:durableId="366833719">
    <w:abstractNumId w:val="4"/>
  </w:num>
  <w:num w:numId="7" w16cid:durableId="1532958000">
    <w:abstractNumId w:val="0"/>
  </w:num>
  <w:num w:numId="8" w16cid:durableId="11520195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31679"/>
    <w:rsid w:val="0003208C"/>
    <w:rsid w:val="00035747"/>
    <w:rsid w:val="000626A4"/>
    <w:rsid w:val="000736DF"/>
    <w:rsid w:val="00085E43"/>
    <w:rsid w:val="000A3562"/>
    <w:rsid w:val="000B11D9"/>
    <w:rsid w:val="000C6488"/>
    <w:rsid w:val="00107F48"/>
    <w:rsid w:val="00120B9A"/>
    <w:rsid w:val="00141172"/>
    <w:rsid w:val="0017376A"/>
    <w:rsid w:val="00194ED0"/>
    <w:rsid w:val="0019782A"/>
    <w:rsid w:val="001D6941"/>
    <w:rsid w:val="001F36CB"/>
    <w:rsid w:val="001F69F2"/>
    <w:rsid w:val="0020576C"/>
    <w:rsid w:val="00230F0F"/>
    <w:rsid w:val="00256D82"/>
    <w:rsid w:val="00294AF3"/>
    <w:rsid w:val="002A65F5"/>
    <w:rsid w:val="002C31C3"/>
    <w:rsid w:val="002C67A4"/>
    <w:rsid w:val="002D77F9"/>
    <w:rsid w:val="002F21BE"/>
    <w:rsid w:val="003057CF"/>
    <w:rsid w:val="00337F2F"/>
    <w:rsid w:val="00346D63"/>
    <w:rsid w:val="00354BDF"/>
    <w:rsid w:val="00377F9E"/>
    <w:rsid w:val="003C3846"/>
    <w:rsid w:val="003F212E"/>
    <w:rsid w:val="003F6681"/>
    <w:rsid w:val="004169F7"/>
    <w:rsid w:val="00420610"/>
    <w:rsid w:val="00432318"/>
    <w:rsid w:val="00435203"/>
    <w:rsid w:val="00435A59"/>
    <w:rsid w:val="00435EC8"/>
    <w:rsid w:val="0047751C"/>
    <w:rsid w:val="004821B9"/>
    <w:rsid w:val="00482BCF"/>
    <w:rsid w:val="00484172"/>
    <w:rsid w:val="0049174D"/>
    <w:rsid w:val="004A1F08"/>
    <w:rsid w:val="004B4DE1"/>
    <w:rsid w:val="004D4795"/>
    <w:rsid w:val="004F24B5"/>
    <w:rsid w:val="004F7FF4"/>
    <w:rsid w:val="00531C5E"/>
    <w:rsid w:val="00551D54"/>
    <w:rsid w:val="00595315"/>
    <w:rsid w:val="005B2BD0"/>
    <w:rsid w:val="005B4852"/>
    <w:rsid w:val="005F0FBD"/>
    <w:rsid w:val="006036D8"/>
    <w:rsid w:val="0060540D"/>
    <w:rsid w:val="00605D6C"/>
    <w:rsid w:val="00632B39"/>
    <w:rsid w:val="00693A67"/>
    <w:rsid w:val="006B257F"/>
    <w:rsid w:val="006B51CC"/>
    <w:rsid w:val="006D07C8"/>
    <w:rsid w:val="006E2604"/>
    <w:rsid w:val="006E45F4"/>
    <w:rsid w:val="006E54D2"/>
    <w:rsid w:val="006F5CBD"/>
    <w:rsid w:val="00701FCC"/>
    <w:rsid w:val="00712FD7"/>
    <w:rsid w:val="00717770"/>
    <w:rsid w:val="00733950"/>
    <w:rsid w:val="00747622"/>
    <w:rsid w:val="00751D10"/>
    <w:rsid w:val="00752FF8"/>
    <w:rsid w:val="0078361F"/>
    <w:rsid w:val="007A26CC"/>
    <w:rsid w:val="007B6224"/>
    <w:rsid w:val="007B64A8"/>
    <w:rsid w:val="007C1063"/>
    <w:rsid w:val="007C220F"/>
    <w:rsid w:val="007C4BA3"/>
    <w:rsid w:val="00827425"/>
    <w:rsid w:val="0083426C"/>
    <w:rsid w:val="00843353"/>
    <w:rsid w:val="00847BEB"/>
    <w:rsid w:val="00855772"/>
    <w:rsid w:val="00870A86"/>
    <w:rsid w:val="0088371A"/>
    <w:rsid w:val="00887357"/>
    <w:rsid w:val="008902D6"/>
    <w:rsid w:val="008A1B17"/>
    <w:rsid w:val="008E053E"/>
    <w:rsid w:val="00910DED"/>
    <w:rsid w:val="00932CD4"/>
    <w:rsid w:val="0093536B"/>
    <w:rsid w:val="00952099"/>
    <w:rsid w:val="00971272"/>
    <w:rsid w:val="009942AC"/>
    <w:rsid w:val="009A5438"/>
    <w:rsid w:val="009B7FB9"/>
    <w:rsid w:val="009E573D"/>
    <w:rsid w:val="009F72FF"/>
    <w:rsid w:val="00A06A27"/>
    <w:rsid w:val="00A3377F"/>
    <w:rsid w:val="00A37A37"/>
    <w:rsid w:val="00A53DA2"/>
    <w:rsid w:val="00A6681F"/>
    <w:rsid w:val="00AB4188"/>
    <w:rsid w:val="00AF3074"/>
    <w:rsid w:val="00B044FF"/>
    <w:rsid w:val="00B30178"/>
    <w:rsid w:val="00B37183"/>
    <w:rsid w:val="00B723B6"/>
    <w:rsid w:val="00BA3573"/>
    <w:rsid w:val="00BE036F"/>
    <w:rsid w:val="00BE604A"/>
    <w:rsid w:val="00BE6189"/>
    <w:rsid w:val="00C10B1F"/>
    <w:rsid w:val="00C158AD"/>
    <w:rsid w:val="00C31F42"/>
    <w:rsid w:val="00C351E5"/>
    <w:rsid w:val="00C52434"/>
    <w:rsid w:val="00C529F1"/>
    <w:rsid w:val="00C52B75"/>
    <w:rsid w:val="00C82F36"/>
    <w:rsid w:val="00C90142"/>
    <w:rsid w:val="00CA2062"/>
    <w:rsid w:val="00CE7C15"/>
    <w:rsid w:val="00CF3EEC"/>
    <w:rsid w:val="00D0577D"/>
    <w:rsid w:val="00D05F03"/>
    <w:rsid w:val="00D3001E"/>
    <w:rsid w:val="00D322C2"/>
    <w:rsid w:val="00D3799D"/>
    <w:rsid w:val="00D51E22"/>
    <w:rsid w:val="00D670DD"/>
    <w:rsid w:val="00DA7A83"/>
    <w:rsid w:val="00DB4DCA"/>
    <w:rsid w:val="00DD0531"/>
    <w:rsid w:val="00DD7949"/>
    <w:rsid w:val="00DD7A83"/>
    <w:rsid w:val="00E150CA"/>
    <w:rsid w:val="00E85AF5"/>
    <w:rsid w:val="00EA100A"/>
    <w:rsid w:val="00EA130A"/>
    <w:rsid w:val="00EA3427"/>
    <w:rsid w:val="00ED662B"/>
    <w:rsid w:val="00EE1D87"/>
    <w:rsid w:val="00EE4043"/>
    <w:rsid w:val="00EE5CD0"/>
    <w:rsid w:val="00EF5AD7"/>
    <w:rsid w:val="00F51C2B"/>
    <w:rsid w:val="00F75556"/>
    <w:rsid w:val="00F82E36"/>
    <w:rsid w:val="00F8735D"/>
    <w:rsid w:val="00F9161A"/>
    <w:rsid w:val="00FA2EC9"/>
    <w:rsid w:val="00FA4C3C"/>
    <w:rsid w:val="00FA738D"/>
    <w:rsid w:val="00FB0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reference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publishingsupport.iopscience.iop.org/questions/ethics-of-authorship/" TargetMode="External"/><Relationship Id="rId12" Type="http://schemas.openxmlformats.org/officeDocument/2006/relationships/hyperlink" Target="https://publishingsupport.iopscience.iop.org/questions/peer-review-models-on-iop-journals/"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ublishingsupport.iopscience.iop.org/questions/example-figures/" TargetMode="Externa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image" Target="media/image3.png"/><Relationship Id="rId5" Type="http://schemas.openxmlformats.org/officeDocument/2006/relationships/hyperlink" Target="https://publishingsupport.iopscience.iop.org/questions/peer-review-models-on-iop-journals/" TargetMode="External"/><Relationship Id="rId15" Type="http://schemas.openxmlformats.org/officeDocument/2006/relationships/hyperlink" Target="https://publishingsupport.iopscience.iop.org/journals/"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publishingsupport.iopscience.iop.org/questions/peer-review-models-on-iop-journ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TotalTime>
  <Pages>11</Pages>
  <Words>10914</Words>
  <Characters>62210</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53</cp:revision>
  <dcterms:created xsi:type="dcterms:W3CDTF">2024-09-05T14:31:00Z</dcterms:created>
  <dcterms:modified xsi:type="dcterms:W3CDTF">2024-10-0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JTkN7EO"/&gt;&lt;style id="http://www.zotero.org/styles/american-medical-association" hasBibliography="1" bibliographyStyleHasBeenSet="1"/&gt;&lt;prefs&gt;&lt;pref name="fieldType" value="Field"/&gt;&lt;/prefs&gt;&lt;/data&gt;</vt:lpwstr>
  </property>
</Properties>
</file>